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911A21" w14:textId="0EBB97D2" w:rsidR="00241111" w:rsidRDefault="00241111" w:rsidP="00241111">
      <w:pPr>
        <w:pStyle w:val="1"/>
        <w:rPr>
          <w:rFonts w:ascii="HY신명조" w:eastAsia="HY신명조" w:hAnsi="HY신명조"/>
        </w:rPr>
      </w:pPr>
      <w:r>
        <w:rPr>
          <w:rFonts w:ascii="HY신명조" w:eastAsia="HY신명조" w:hAnsi="HY신명조" w:hint="eastAsia"/>
        </w:rPr>
        <w:t>유가증권 시장에서 이중강화학습을 이용한 종목선택과 포트폴리오 최적화</w:t>
      </w:r>
    </w:p>
    <w:p w14:paraId="4DBC1560" w14:textId="77777777" w:rsidR="007A659F" w:rsidRDefault="007A659F" w:rsidP="00241111">
      <w:pPr>
        <w:pStyle w:val="1"/>
        <w:rPr>
          <w:rFonts w:ascii="HY신명조" w:eastAsia="HY신명조" w:hAnsi="HY신명조"/>
        </w:rPr>
      </w:pPr>
    </w:p>
    <w:p w14:paraId="12B2E189" w14:textId="684AE511" w:rsidR="00241111" w:rsidRDefault="007A659F" w:rsidP="00241111">
      <w:pPr>
        <w:pStyle w:val="1"/>
        <w:rPr>
          <w:rFonts w:ascii="HY신명조" w:eastAsia="HY신명조" w:hAnsi="HY신명조"/>
          <w:sz w:val="24"/>
          <w:szCs w:val="24"/>
        </w:rPr>
      </w:pPr>
      <w:r>
        <w:rPr>
          <w:rFonts w:ascii="HY신명조" w:eastAsia="HY신명조" w:hAnsi="HY신명조" w:hint="eastAsia"/>
          <w:sz w:val="24"/>
          <w:szCs w:val="24"/>
        </w:rPr>
        <w:t>김태윤</w:t>
      </w:r>
      <w:r>
        <w:rPr>
          <w:rStyle w:val="a8"/>
          <w:rFonts w:ascii="HY신명조" w:eastAsia="HY신명조" w:hAnsi="HY신명조"/>
          <w:sz w:val="24"/>
          <w:szCs w:val="24"/>
        </w:rPr>
        <w:footnoteReference w:id="1"/>
      </w:r>
    </w:p>
    <w:p w14:paraId="1C42BC5D" w14:textId="781CB7D5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00C56204" w14:textId="26099E4D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  <w:r>
        <w:rPr>
          <w:rFonts w:ascii="HY신명조" w:eastAsia="HY신명조" w:hAnsi="HY신명조" w:hint="eastAsia"/>
          <w:sz w:val="22"/>
          <w:szCs w:val="22"/>
        </w:rPr>
        <w:t>전남대학교 통계학과</w:t>
      </w:r>
    </w:p>
    <w:p w14:paraId="5A0AB4E8" w14:textId="67CB0650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72BE29B0" w14:textId="0C5CE891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  <w:r w:rsidRPr="007A659F">
        <w:rPr>
          <w:rFonts w:ascii="HY신명조" w:eastAsia="HY신명조" w:hAnsi="HY신명조" w:hint="eastAsia"/>
          <w:sz w:val="20"/>
          <w:szCs w:val="20"/>
        </w:rPr>
        <w:t>요약</w:t>
      </w:r>
    </w:p>
    <w:p w14:paraId="6352BE64" w14:textId="785EF99C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</w:p>
    <w:p w14:paraId="6E9ADC77" w14:textId="6D265945" w:rsidR="007A659F" w:rsidRDefault="007A659F" w:rsidP="008312DE">
      <w:pPr>
        <w:pStyle w:val="1"/>
        <w:spacing w:line="264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주식 투자와 자산 관리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에서 포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트폴리오 분배와 최적화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는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위험을 관리하고 수익률을 극대화하기 위해 필수적인 부분으로 금융분야에서 해결해야 할 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전통적인 문제였다.</w:t>
      </w:r>
      <w:r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한편 최근 </w:t>
      </w:r>
      <w:proofErr w:type="spellStart"/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딥러닝이</w:t>
      </w:r>
      <w:proofErr w:type="spellEnd"/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많은 연구가 이루어지고 큰 성과를 이루었고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그와 함께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강화학습 또한 큰 발전을 이루고 있다.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본 논문에서는 </w:t>
      </w:r>
    </w:p>
    <w:p w14:paraId="1B705F10" w14:textId="40FB9A7D" w:rsid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0F6297A9" w14:textId="77777777" w:rsidR="007A659F" w:rsidRP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62038941" w14:textId="3A2DA7F4" w:rsidR="004C3968" w:rsidRDefault="00EF7905">
      <w:r>
        <w:rPr>
          <w:rFonts w:hint="eastAsia"/>
        </w:rPr>
        <w:t>1</w:t>
      </w:r>
      <w:r>
        <w:t>.</w:t>
      </w:r>
      <w:r w:rsidR="004C3968">
        <w:rPr>
          <w:rFonts w:hint="eastAsia"/>
        </w:rPr>
        <w:t>서론</w:t>
      </w:r>
    </w:p>
    <w:p w14:paraId="4825E66B" w14:textId="033411C8" w:rsidR="002929F3" w:rsidRPr="005E33EF" w:rsidRDefault="00E03E32" w:rsidP="002929F3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강화 학습은 </w:t>
      </w:r>
      <w:r w:rsidR="002929F3" w:rsidRPr="005E33EF">
        <w:rPr>
          <w:rFonts w:hint="eastAsia"/>
          <w:sz w:val="18"/>
          <w:szCs w:val="20"/>
        </w:rPr>
        <w:t>에이전트가 환경과 상호작용하며 시행 착오를 통해 최적의 의사결정을 학습하는 기계학습 알고리즘이</w:t>
      </w:r>
      <w:r w:rsidR="0030172A" w:rsidRPr="005E33EF">
        <w:rPr>
          <w:rFonts w:hint="eastAsia"/>
          <w:sz w:val="18"/>
          <w:szCs w:val="20"/>
        </w:rPr>
        <w:t>다</w:t>
      </w:r>
      <w:r w:rsidR="0030172A" w:rsidRPr="005E33EF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Sutton&lt;/Author&gt;&lt;Year&gt;2018&lt;/Year&gt;&lt;RecNum&gt;21&lt;/RecNum&gt;&lt;DisplayText&gt;(Sutton &amp;amp; Barto, 2018)&lt;/DisplayText&gt;&lt;record&gt;&lt;rec-number&gt;21&lt;/rec-number&gt;&lt;foreign-keys&gt;&lt;key app="EN" db-id="9s9wvadw909raset0t1v9sflpesw9e9t0axt" timestamp="1600080972"&gt;21&lt;/key&gt;&lt;/foreign-keys&gt;&lt;ref-type name="Book"&gt;6&lt;/ref-type&gt;&lt;contributors&gt;&lt;authors&gt;&lt;author&gt;Sutton, Richard S&lt;/author&gt;&lt;author&gt;Barto, Andrew G&lt;/author&gt;&lt;/authors&gt;&lt;/contributors&gt;&lt;titles&gt;&lt;title&gt;Reinforcement learning: An introduction&lt;/title&gt;&lt;/titles&gt;&lt;dates&gt;&lt;year&gt;2018&lt;/year&gt;&lt;/dates&gt;&lt;publisher&gt;MIT press&lt;/publisher&gt;&lt;isbn&gt;0262352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Sutton &amp; Barto, 2018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sz w:val="18"/>
          <w:szCs w:val="20"/>
        </w:rPr>
        <w:t xml:space="preserve">.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2929F3" w:rsidRPr="005E33EF">
        <w:rPr>
          <w:rFonts w:hint="eastAsia"/>
          <w:sz w:val="18"/>
          <w:szCs w:val="20"/>
        </w:rPr>
        <w:t>지난 1</w:t>
      </w:r>
      <w:r w:rsidR="002929F3" w:rsidRPr="005E33EF">
        <w:rPr>
          <w:sz w:val="18"/>
          <w:szCs w:val="20"/>
        </w:rPr>
        <w:t>0</w:t>
      </w:r>
      <w:r w:rsidR="002929F3" w:rsidRPr="005E33EF">
        <w:rPr>
          <w:rFonts w:hint="eastAsia"/>
          <w:sz w:val="18"/>
          <w:szCs w:val="20"/>
        </w:rPr>
        <w:t>년간 비디오 게임</w:t>
      </w:r>
      <w:r w:rsidR="0030172A" w:rsidRPr="005E33EF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Mnih&lt;/Author&gt;&lt;Year&gt;2013&lt;/Year&gt;&lt;RecNum&gt;22&lt;/RecNum&gt;&lt;DisplayText&gt;(Mnih et al., 2013; Mnih et al., 2015)&lt;/DisplayText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Cite&gt;&lt;Author&gt;Mnih&lt;/Author&gt;&lt;Year&gt;2015&lt;/Year&gt;&lt;RecNum&gt;23&lt;/RecNum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Mnih et al., 2013; Mnih et al., 2015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rFonts w:hint="eastAsia"/>
          <w:sz w:val="18"/>
          <w:szCs w:val="20"/>
        </w:rPr>
        <w:t>,</w:t>
      </w:r>
      <w:r w:rsidR="0064300F" w:rsidRPr="005E33EF">
        <w:rPr>
          <w:sz w:val="18"/>
          <w:szCs w:val="20"/>
        </w:rPr>
        <w:t xml:space="preserve"> </w:t>
      </w:r>
      <w:r w:rsidR="0064300F" w:rsidRPr="005E33EF">
        <w:rPr>
          <w:rFonts w:hint="eastAsia"/>
          <w:sz w:val="18"/>
          <w:szCs w:val="20"/>
        </w:rPr>
        <w:t>보드게임</w:t>
      </w:r>
      <w:r w:rsidR="0030172A" w:rsidRPr="005E33EF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Silver&lt;/Author&gt;&lt;Year&gt;2016&lt;/Year&gt;&lt;RecNum&gt;24&lt;/RecNum&gt;&lt;DisplayText&gt;(Bard et al., 2020; Silver et al., 2016)&lt;/DisplayText&gt;&lt;record&gt;&lt;rec-number&gt;24&lt;/rec-number&gt;&lt;foreign-keys&gt;&lt;key app="EN" db-id="9s9wvadw909raset0t1v9sflpesw9e9t0axt" timestamp="1600081908"&gt;24&lt;/key&gt;&lt;/foreign-keys&gt;&lt;ref-type name="Journal Article"&gt;17&lt;/ref-type&gt;&lt;contributors&gt;&lt;authors&gt;&lt;author&gt;Silver, David&lt;/author&gt;&lt;author&gt;Huang, Aja&lt;/author&gt;&lt;author&gt;Maddison, Chris J&lt;/author&gt;&lt;author&gt;Guez, Arthur&lt;/author&gt;&lt;author&gt;Sifre, Laurent&lt;/author&gt;&lt;author&gt;Van Den Driessche, George&lt;/author&gt;&lt;author&gt;Schrittwieser, Julian&lt;/author&gt;&lt;author&gt;Antonoglou, Ioannis&lt;/author&gt;&lt;author&gt;Panneershelvam, Veda&lt;/author&gt;&lt;author&gt;Lanctot, Marc&lt;/author&gt;&lt;/authors&gt;&lt;/contributors&gt;&lt;titles&gt;&lt;title&gt;Mastering the game of Go with deep neural networks and tree search&lt;/title&gt;&lt;secondary-title&gt;nature&lt;/secondary-title&gt;&lt;/titles&gt;&lt;periodical&gt;&lt;full-title&gt;Nature&lt;/full-title&gt;&lt;/periodical&gt;&lt;pages&gt;484-489&lt;/pages&gt;&lt;volume&gt;529&lt;/volume&gt;&lt;number&gt;7587&lt;/number&gt;&lt;dates&gt;&lt;year&gt;2016&lt;/year&gt;&lt;/dates&gt;&lt;isbn&gt;1476-4687&lt;/isbn&gt;&lt;urls&gt;&lt;/urls&gt;&lt;/record&gt;&lt;/Cite&gt;&lt;Cite&gt;&lt;Author&gt;Bard&lt;/Author&gt;&lt;Year&gt;2020&lt;/Year&gt;&lt;RecNum&gt;25&lt;/RecNum&gt;&lt;record&gt;&lt;rec-number&gt;25&lt;/rec-number&gt;&lt;foreign-keys&gt;&lt;key app="EN" db-id="9s9wvadw909raset0t1v9sflpesw9e9t0axt" timestamp="1600089635"&gt;25&lt;/key&gt;&lt;/foreign-keys&gt;&lt;ref-type name="Journal Article"&gt;17&lt;/ref-type&gt;&lt;contributors&gt;&lt;authors&gt;&lt;author&gt;Bard, Nolan&lt;/author&gt;&lt;author&gt;Foerster, Jakob N&lt;/author&gt;&lt;author&gt;Chandar, Sarath&lt;/author&gt;&lt;author&gt;Burch, Neil&lt;/author&gt;&lt;author&gt;Lanctot, Marc&lt;/author&gt;&lt;author&gt;Song, H Francis&lt;/author&gt;&lt;author&gt;Parisotto, Emilio&lt;/author&gt;&lt;author&gt;Dumoulin, Vincent&lt;/author&gt;&lt;author&gt;Moitra, Subhodeep&lt;/author&gt;&lt;author&gt;Hughes, Edward&lt;/author&gt;&lt;/authors&gt;&lt;/contributors&gt;&lt;titles&gt;&lt;title&gt;The hanabi challenge: A new frontier for ai research&lt;/title&gt;&lt;secondary-title&gt;Artificial Intelligence&lt;/secondary-title&gt;&lt;/titles&gt;&lt;periodical&gt;&lt;full-title&gt;Artificial Intelligence&lt;/full-title&gt;&lt;/periodical&gt;&lt;pages&gt;103216&lt;/pages&gt;&lt;volume&gt;280&lt;/volume&gt;&lt;dates&gt;&lt;year&gt;2020&lt;/year&gt;&lt;/dates&gt;&lt;isbn&gt;0004-3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Bard et al., 2020; Silver et al., 2016)</w:t>
      </w:r>
      <w:r w:rsidR="0030172A" w:rsidRPr="005E33EF">
        <w:rPr>
          <w:sz w:val="18"/>
          <w:szCs w:val="20"/>
        </w:rPr>
        <w:fldChar w:fldCharType="end"/>
      </w:r>
      <w:r w:rsidR="0064300F" w:rsidRPr="005E33EF">
        <w:rPr>
          <w:sz w:val="18"/>
          <w:szCs w:val="20"/>
        </w:rPr>
        <w:t>,</w:t>
      </w:r>
      <w:r w:rsidR="002929F3" w:rsidRPr="005E33EF">
        <w:rPr>
          <w:sz w:val="18"/>
          <w:szCs w:val="20"/>
        </w:rPr>
        <w:t xml:space="preserve"> </w:t>
      </w:r>
      <w:r w:rsidR="002929F3" w:rsidRPr="005E33EF">
        <w:rPr>
          <w:rFonts w:hint="eastAsia"/>
          <w:sz w:val="18"/>
          <w:szCs w:val="20"/>
        </w:rPr>
        <w:t>로봇 제어</w:t>
      </w:r>
      <w:r w:rsidR="0044502C" w:rsidRPr="005E33EF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Lillicrap&lt;/Author&gt;&lt;Year&gt;2015&lt;/Year&gt;&lt;RecNum&gt;26&lt;/RecNum&gt;&lt;DisplayText&gt;(Lillicrap et al., 2015)&lt;/DisplayText&gt;&lt;record&gt;&lt;rec-number&gt;26&lt;/rec-number&gt;&lt;foreign-keys&gt;&lt;key app="EN" db-id="9s9wvadw909raset0t1v9sflpesw9e9t0axt" timestamp="1600092204"&gt;26&lt;/key&gt;&lt;/foreign-keys&gt;&lt;ref-type name="Journal Article"&gt;17&lt;/ref-type&gt;&lt;contributors&gt;&lt;authors&gt;&lt;author&gt;Lillicrap, Timothy P&lt;/author&gt;&lt;author&gt;Hunt, Jonathan J&lt;/author&gt;&lt;author&gt;Pritzel, Alexander&lt;/author&gt;&lt;author&gt;Heess, Nicolas&lt;/author&gt;&lt;author&gt;Erez, Tom&lt;/author&gt;&lt;author&gt;Tassa, Yuval&lt;/author&gt;&lt;author&gt;Silver, David&lt;/author&gt;&lt;author&gt;Wierstra, Daan&lt;/author&gt;&lt;/authors&gt;&lt;/contributors&gt;&lt;titles&gt;&lt;title&gt;Continuous control with deep reinforcement learning&lt;/title&gt;&lt;secondary-title&gt;arXiv preprint arXiv:1509.02971&lt;/secondary-title&gt;&lt;/titles&gt;&lt;periodical&gt;&lt;full-title&gt;arXiv preprint arXiv:1509.02971&lt;/full-title&gt;&lt;/periodical&gt;&lt;dates&gt;&lt;year&gt;2015&lt;/year&gt;&lt;/dates&gt;&lt;urls&gt;&lt;/urls&gt;&lt;/record&gt;&lt;/Cite&gt;&lt;/EndNote&gt;</w:instrText>
      </w:r>
      <w:r w:rsidR="0044502C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Lillicrap et al., 2015)</w:t>
      </w:r>
      <w:r w:rsidR="0044502C" w:rsidRPr="005E33EF">
        <w:rPr>
          <w:sz w:val="18"/>
          <w:szCs w:val="20"/>
        </w:rPr>
        <w:fldChar w:fldCharType="end"/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등에서 큰 성과를 거두었고 이에 따라 현재 활발한 연구가 진행 중이다.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그러나 금융분야에서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3B3932" w:rsidRPr="005E33EF">
        <w:rPr>
          <w:rFonts w:hint="eastAsia"/>
          <w:sz w:val="18"/>
          <w:szCs w:val="20"/>
        </w:rPr>
        <w:t>큰 성과를 보여주지 못하고 있다</w:t>
      </w:r>
      <w:r w:rsidR="003B3932" w:rsidRPr="005E33EF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, Lee, Kulyatin, Shi, &amp;amp; Dasgupta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3B3932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Yu, Lee, Kulyatin, Shi, &amp; Dasgupta, 2019)</w:t>
      </w:r>
      <w:r w:rsidR="003B3932" w:rsidRPr="005E33EF">
        <w:rPr>
          <w:sz w:val="18"/>
          <w:szCs w:val="20"/>
        </w:rPr>
        <w:fldChar w:fldCharType="end"/>
      </w:r>
      <w:r w:rsidR="003B3932" w:rsidRPr="005E33EF">
        <w:rPr>
          <w:sz w:val="18"/>
          <w:szCs w:val="20"/>
        </w:rPr>
        <w:t>.</w:t>
      </w:r>
    </w:p>
    <w:p w14:paraId="0EDA1949" w14:textId="7563A0CB" w:rsidR="002B3F3D" w:rsidRPr="005E33EF" w:rsidRDefault="003B3932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금융 분야에서 포트폴리오 </w:t>
      </w:r>
      <w:r w:rsidR="003736A3" w:rsidRPr="005E33EF">
        <w:rPr>
          <w:rFonts w:hint="eastAsia"/>
          <w:sz w:val="18"/>
          <w:szCs w:val="20"/>
        </w:rPr>
        <w:t>최적화</w:t>
      </w:r>
      <w:r w:rsidRPr="005E33EF">
        <w:rPr>
          <w:rFonts w:hint="eastAsia"/>
          <w:sz w:val="18"/>
          <w:szCs w:val="20"/>
        </w:rPr>
        <w:t>는 오랜 기간동안 해</w:t>
      </w:r>
      <w:r w:rsidR="00A54D9A" w:rsidRPr="005E33EF">
        <w:rPr>
          <w:rFonts w:hint="eastAsia"/>
          <w:sz w:val="18"/>
          <w:szCs w:val="20"/>
        </w:rPr>
        <w:t>결하지 못한</w:t>
      </w:r>
      <w:r w:rsidRPr="005E33EF">
        <w:rPr>
          <w:rFonts w:hint="eastAsia"/>
          <w:sz w:val="18"/>
          <w:szCs w:val="20"/>
        </w:rPr>
        <w:t xml:space="preserve"> 주된 과제였다</w:t>
      </w:r>
      <w:r w:rsidR="00A54D9A" w:rsidRPr="005E33EF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Markowitz&lt;/Author&gt;&lt;Year&gt;1959&lt;/Year&gt;&lt;RecNum&gt;28&lt;/RecNum&gt;&lt;DisplayText&gt;(Markowitz, 1959)&lt;/DisplayText&gt;&lt;record&gt;&lt;rec-number&gt;28&lt;/rec-number&gt;&lt;foreign-keys&gt;&lt;key app="EN" db-id="9s9wvadw909raset0t1v9sflpesw9e9t0axt" timestamp="1600105618"&gt;28&lt;/key&gt;&lt;/foreign-keys&gt;&lt;ref-type name="Journal Article"&gt;17&lt;/ref-type&gt;&lt;contributors&gt;&lt;authors&gt;&lt;author&gt;Markowitz, Harry&lt;/author&gt;&lt;/authors&gt;&lt;/contributors&gt;&lt;titles&gt;&lt;title&gt;Portfolio selection&lt;/title&gt;&lt;secondary-title&gt;Investment under Uncertainty&lt;/secondary-title&gt;&lt;/titles&gt;&lt;periodical&gt;&lt;full-title&gt;Investment under Uncertainty&lt;/full-title&gt;&lt;/periodical&gt;&lt;dates&gt;&lt;year&gt;1959&lt;/year&gt;&lt;/dates&gt;&lt;urls&gt;&lt;/urls&gt;&lt;/record&gt;&lt;/Cite&gt;&lt;/EndNote&gt;</w:instrText>
      </w:r>
      <w:r w:rsidR="00A54D9A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Markowitz, 1959)</w:t>
      </w:r>
      <w:r w:rsidR="00A54D9A" w:rsidRPr="005E33EF">
        <w:rPr>
          <w:sz w:val="18"/>
          <w:szCs w:val="20"/>
        </w:rPr>
        <w:fldChar w:fldCharType="end"/>
      </w:r>
      <w:r w:rsidR="00A54D9A" w:rsidRPr="005E33EF">
        <w:rPr>
          <w:sz w:val="18"/>
          <w:szCs w:val="20"/>
        </w:rPr>
        <w:t xml:space="preserve">. </w:t>
      </w:r>
      <w:r w:rsidR="00240289" w:rsidRPr="005E33EF">
        <w:rPr>
          <w:rFonts w:hint="eastAsia"/>
          <w:sz w:val="18"/>
          <w:szCs w:val="20"/>
        </w:rPr>
        <w:t>금융 투자에서 투자자산 분산을 통해 포트폴리오를 구성하고</w:t>
      </w:r>
      <w:r w:rsidR="003736A3" w:rsidRPr="005E33EF">
        <w:rPr>
          <w:rFonts w:hint="eastAsia"/>
          <w:sz w:val="18"/>
          <w:szCs w:val="20"/>
        </w:rPr>
        <w:t xml:space="preserve"> </w:t>
      </w:r>
      <w:r w:rsidR="00240289" w:rsidRPr="005E33EF">
        <w:rPr>
          <w:rFonts w:hint="eastAsia"/>
          <w:sz w:val="18"/>
          <w:szCs w:val="20"/>
        </w:rPr>
        <w:t xml:space="preserve">비체계적 위험을 </w:t>
      </w:r>
      <w:r w:rsidR="00FB36A4" w:rsidRPr="005E33EF">
        <w:rPr>
          <w:rFonts w:hint="eastAsia"/>
          <w:sz w:val="18"/>
          <w:szCs w:val="20"/>
        </w:rPr>
        <w:t>축소하</w:t>
      </w:r>
      <w:r w:rsidR="00240289" w:rsidRPr="005E33EF">
        <w:rPr>
          <w:rFonts w:hint="eastAsia"/>
          <w:sz w:val="18"/>
          <w:szCs w:val="20"/>
        </w:rPr>
        <w:t>면서 수익을 극대화할 수 있다.</w:t>
      </w:r>
      <w:r w:rsidR="00240289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지금까지 포트폴리오 이론들은 주로 계량경제학적인 방법으로 접근했고</w:t>
      </w:r>
      <w:r w:rsidR="00BB5E7F" w:rsidRPr="005E33EF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Elton&lt;/Author&gt;&lt;Year&gt;1997&lt;/Year&gt;&lt;RecNum&gt;29&lt;/RecNum&gt;&lt;DisplayText&gt;(Blume, 1970; Elton &amp;amp; Gruber, 1997)&lt;/DisplayText&gt;&lt;record&gt;&lt;rec-number&gt;29&lt;/rec-number&gt;&lt;foreign-keys&gt;&lt;key app="EN" db-id="9s9wvadw909raset0t1v9sflpesw9e9t0axt" timestamp="1600195377"&gt;29&lt;/key&gt;&lt;/foreign-keys&gt;&lt;ref-type name="Journal Article"&gt;17&lt;/ref-type&gt;&lt;contributors&gt;&lt;authors&gt;&lt;author&gt;Elton, Edwin J&lt;/author&gt;&lt;author&gt;Gruber, Martin J&lt;/author&gt;&lt;/authors&gt;&lt;/contributors&gt;&lt;titles&gt;&lt;title&gt;Modern portfolio theory, 1950 to date&lt;/title&gt;&lt;secondary-title&gt;Journal of Banking &amp;amp; Finance&lt;/secondary-title&gt;&lt;/titles&gt;&lt;periodical&gt;&lt;full-title&gt;Journal of Banking &amp;amp; Finance&lt;/full-title&gt;&lt;/periodical&gt;&lt;pages&gt;1743-1759&lt;/pages&gt;&lt;volume&gt;21&lt;/volume&gt;&lt;number&gt;11-12&lt;/number&gt;&lt;dates&gt;&lt;year&gt;1997&lt;/year&gt;&lt;/dates&gt;&lt;isbn&gt;0378-4266&lt;/isbn&gt;&lt;urls&gt;&lt;/urls&gt;&lt;/record&gt;&lt;/Cite&gt;&lt;Cite&gt;&lt;Author&gt;Blume&lt;/Author&gt;&lt;Year&gt;1970&lt;/Year&gt;&lt;RecNum&gt;30&lt;/RecNum&gt;&lt;record&gt;&lt;rec-number&gt;30&lt;/rec-number&gt;&lt;foreign-keys&gt;&lt;key app="EN" db-id="9s9wvadw909raset0t1v9sflpesw9e9t0axt" timestamp="1600195411"&gt;30&lt;/key&gt;&lt;/foreign-keys&gt;&lt;ref-type name="Journal Article"&gt;17&lt;/ref-type&gt;&lt;contributors&gt;&lt;authors&gt;&lt;author&gt;Blume, Marshall E&lt;/author&gt;&lt;/authors&gt;&lt;/contributors&gt;&lt;titles&gt;&lt;title&gt;Portfolio theory: a step toward its practical application&lt;/title&gt;&lt;secondary-title&gt;The Journal of Business&lt;/secondary-title&gt;&lt;/titles&gt;&lt;periodical&gt;&lt;full-title&gt;The Journal of Business&lt;/full-title&gt;&lt;/periodical&gt;&lt;pages&gt;152-173&lt;/pages&gt;&lt;volume&gt;43&lt;/volume&gt;&lt;number&gt;2&lt;/number&gt;&lt;dates&gt;&lt;year&gt;1970&lt;/year&gt;&lt;/dates&gt;&lt;isbn&gt;0021-9398&lt;/isbn&gt;&lt;urls&gt;&lt;/urls&gt;&lt;/record&gt;&lt;/Cite&gt;&lt;/EndNote&gt;</w:instrText>
      </w:r>
      <w:r w:rsidR="00BB5E7F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Blume, 1970; Elton &amp; Gruber, 1997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 xml:space="preserve"> 이런 방법에는 투자 자산들의 기대수익률과 변동성,</w:t>
      </w:r>
      <w:r w:rsidR="00BB5E7F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투자 자산간의 상관계수 등의 추정치를 핵심적인 파라미터로 써야 하고 이런 추정치를 입력하는 것에 대한 문제점도 지적되어 왔다</w:t>
      </w:r>
      <w:r w:rsidR="00BB5E7F" w:rsidRPr="005E33EF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FD2F4F">
        <w:rPr>
          <w:sz w:val="18"/>
          <w:szCs w:val="20"/>
        </w:rPr>
        <w:instrText xml:space="preserve"> ADDIN EN.CITE </w:instrText>
      </w:r>
      <w:r w:rsidR="00FD2F4F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FD2F4F">
        <w:rPr>
          <w:sz w:val="18"/>
          <w:szCs w:val="20"/>
        </w:rPr>
        <w:instrText xml:space="preserve"> ADDIN EN.CITE.DATA </w:instrText>
      </w:r>
      <w:r w:rsidR="00FD2F4F">
        <w:rPr>
          <w:sz w:val="18"/>
          <w:szCs w:val="20"/>
        </w:rPr>
      </w:r>
      <w:r w:rsidR="00FD2F4F">
        <w:rPr>
          <w:sz w:val="18"/>
          <w:szCs w:val="20"/>
        </w:rPr>
        <w:fldChar w:fldCharType="end"/>
      </w:r>
      <w:r w:rsidR="00BB5E7F" w:rsidRPr="005E33EF">
        <w:rPr>
          <w:sz w:val="18"/>
          <w:szCs w:val="20"/>
        </w:rPr>
      </w:r>
      <w:r w:rsidR="00BB5E7F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Bawa, Brown, &amp; Klein, 1979; Jobson &amp; Korkie, 1981; Michaud, 1989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>.</w:t>
      </w:r>
    </w:p>
    <w:p w14:paraId="28906DC3" w14:textId="6B3CDCE5" w:rsidR="00A05BFB" w:rsidRDefault="00CF1044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그에 따라 </w:t>
      </w:r>
      <w:r w:rsidR="00A05BFB" w:rsidRPr="005E33EF">
        <w:rPr>
          <w:rFonts w:hint="eastAsia"/>
          <w:sz w:val="18"/>
          <w:szCs w:val="20"/>
        </w:rPr>
        <w:t>금융 분야에 강화 학습을 적용시키기 위한 연구가 이루어졌으며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FD2F4F">
        <w:rPr>
          <w:sz w:val="18"/>
          <w:szCs w:val="20"/>
        </w:rPr>
        <w:instrText xml:space="preserve"> ADDIN EN.CITE </w:instrText>
      </w:r>
      <w:r w:rsidR="00FD2F4F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FD2F4F">
        <w:rPr>
          <w:sz w:val="18"/>
          <w:szCs w:val="20"/>
        </w:rPr>
        <w:instrText xml:space="preserve"> ADDIN EN.CITE.DATA </w:instrText>
      </w:r>
      <w:r w:rsidR="00FD2F4F">
        <w:rPr>
          <w:sz w:val="18"/>
          <w:szCs w:val="20"/>
        </w:rPr>
      </w:r>
      <w:r w:rsidR="00FD2F4F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Cumming, Alrajeh, &amp; Dickens, 2015; Dempster &amp; Leemans, 2006; Deng, Bao, Kong, Ren, &amp; Dai, 2016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,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>강화학습을 이용해 포트폴리오를 관리하기 위한 연구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>또한 이루어졌다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FD2F4F">
        <w:rPr>
          <w:sz w:val="18"/>
          <w:szCs w:val="20"/>
        </w:rPr>
        <w:instrText xml:space="preserve"> ADDIN EN.CITE </w:instrText>
      </w:r>
      <w:r w:rsidR="00FD2F4F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FD2F4F">
        <w:rPr>
          <w:sz w:val="18"/>
          <w:szCs w:val="20"/>
        </w:rPr>
        <w:instrText xml:space="preserve"> ADDIN EN.CITE.DATA </w:instrText>
      </w:r>
      <w:r w:rsidR="00FD2F4F">
        <w:rPr>
          <w:sz w:val="18"/>
          <w:szCs w:val="20"/>
        </w:rPr>
      </w:r>
      <w:r w:rsidR="00FD2F4F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Guo, Fu, Shi, &amp; Liu, 2018; Jiang, Xu, &amp; Liang, 2017; Kim, Heo, Lim, Kwon, &amp; Han, 2019; Yu et al., 2019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이런 연구들에서 이루어진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방법들은 주로 총 수익률에 따라 강화학습을 수행하는 에이전트에 보상을 줌으로써 피드백이 이루어지는 것이다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하지만 이 연구들은 주로 암호화폐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외환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파생상품 등을 거래함으로써 소수</w:t>
      </w:r>
      <w:r w:rsidR="00F65F72" w:rsidRPr="005E33EF">
        <w:rPr>
          <w:rFonts w:hint="eastAsia"/>
          <w:sz w:val="18"/>
          <w:szCs w:val="20"/>
        </w:rPr>
        <w:lastRenderedPageBreak/>
        <w:t>점거래의 제한을 받지 않았다</w:t>
      </w:r>
      <w:r w:rsidR="00F65F72" w:rsidRPr="005E33EF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FD2F4F">
        <w:rPr>
          <w:sz w:val="18"/>
          <w:szCs w:val="20"/>
        </w:rPr>
        <w:instrText xml:space="preserve"> ADDIN EN.CITE </w:instrText>
      </w:r>
      <w:r w:rsidR="00FD2F4F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FD2F4F">
        <w:rPr>
          <w:sz w:val="18"/>
          <w:szCs w:val="20"/>
        </w:rPr>
        <w:instrText xml:space="preserve"> ADDIN EN.CITE.DATA </w:instrText>
      </w:r>
      <w:r w:rsidR="00FD2F4F">
        <w:rPr>
          <w:sz w:val="18"/>
          <w:szCs w:val="20"/>
        </w:rPr>
      </w:r>
      <w:r w:rsidR="00FD2F4F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</w:r>
      <w:r w:rsidR="00F65F72" w:rsidRPr="005E33EF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Dempster &amp; Leemans, 2006; Deng et al., 2016; Jiang et al., 2017; Kim et al., 2019)</w:t>
      </w:r>
      <w:r w:rsidR="00F65F72" w:rsidRPr="005E33EF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  <w:t xml:space="preserve">. </w:t>
      </w:r>
      <w:r w:rsidR="00627769" w:rsidRPr="005E33EF">
        <w:rPr>
          <w:rFonts w:hint="eastAsia"/>
          <w:sz w:val="18"/>
          <w:szCs w:val="20"/>
        </w:rPr>
        <w:t>하지만 한국 주식시장에서는 소수점거래가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제한적이며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이에 따라 새로운 강화학습</w:t>
      </w:r>
      <w:r w:rsid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방법을 적용할 필요가 있다.</w:t>
      </w:r>
    </w:p>
    <w:p w14:paraId="34D4A824" w14:textId="1B770E83" w:rsidR="007132E4" w:rsidRPr="004F7FCB" w:rsidRDefault="007132E4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D</w:t>
      </w:r>
      <w:r w:rsidR="000755EE">
        <w:rPr>
          <w:rFonts w:hint="eastAsia"/>
          <w:sz w:val="18"/>
          <w:szCs w:val="20"/>
        </w:rPr>
        <w:t>e</w:t>
      </w:r>
      <w:r w:rsidR="000755EE">
        <w:rPr>
          <w:sz w:val="18"/>
          <w:szCs w:val="20"/>
        </w:rPr>
        <w:t>ep Q-learning</w:t>
      </w:r>
      <w:r w:rsidR="000755EE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 w:rsidR="000755EE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Mnih et al., 2013; Mnih et al., 2015)</w:t>
      </w:r>
      <w:r w:rsidR="000755EE"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>
        <w:rPr>
          <w:rFonts w:hint="eastAsia"/>
          <w:sz w:val="18"/>
          <w:szCs w:val="20"/>
        </w:rPr>
        <w:t xml:space="preserve">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ouble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eep </w:t>
      </w:r>
      <w:r>
        <w:rPr>
          <w:sz w:val="18"/>
          <w:szCs w:val="20"/>
        </w:rPr>
        <w:t>Q</w:t>
      </w:r>
      <w:r w:rsidR="000755EE">
        <w:rPr>
          <w:sz w:val="18"/>
          <w:szCs w:val="20"/>
        </w:rPr>
        <w:t>-learning</w:t>
      </w:r>
      <w:r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Van Hasselt&lt;/Author&gt;&lt;Year&gt;2015&lt;/Year&gt;&lt;RecNum&gt;42&lt;/RecNum&gt;&lt;DisplayText&gt;(Van Hasselt, Guez, &amp;amp; Silver, 2015)&lt;/DisplayText&gt;&lt;record&gt;&lt;rec-number&gt;42&lt;/rec-number&gt;&lt;foreign-keys&gt;&lt;key app="EN" db-id="9s9wvadw909raset0t1v9sflpesw9e9t0axt" timestamp="1600767077"&gt;42&lt;/key&gt;&lt;/foreign-keys&gt;&lt;ref-type name="Journal Article"&gt;17&lt;/ref-type&gt;&lt;contributors&gt;&lt;authors&gt;&lt;author&gt;Van Hasselt, Hado&lt;/author&gt;&lt;author&gt;Guez, Arthur&lt;/author&gt;&lt;author&gt;Silver, David&lt;/author&gt;&lt;/authors&gt;&lt;/contributors&gt;&lt;titles&gt;&lt;title&gt;Deep reinforcement learning with double q-learning&lt;/title&gt;&lt;secondary-title&gt;arXiv preprint arXiv:1509.06461&lt;/secondary-title&gt;&lt;/titles&gt;&lt;periodical&gt;&lt;full-title&gt;arXiv preprint arXiv:1509.06461&lt;/full-title&gt;&lt;/periodical&gt;&lt;dates&gt;&lt;year&gt;2015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Van Hasselt, Guez, &amp; Silver, 2015)</w:t>
      </w:r>
      <w:r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 w:rsidR="00554079">
        <w:rPr>
          <w:sz w:val="18"/>
          <w:szCs w:val="20"/>
        </w:rPr>
        <w:t xml:space="preserve"> Dueling Deep Q-leaning</w:t>
      </w:r>
      <w:r w:rsidR="00554079">
        <w:rPr>
          <w:sz w:val="18"/>
          <w:szCs w:val="20"/>
        </w:rPr>
        <w:fldChar w:fldCharType="begin"/>
      </w:r>
      <w:r w:rsidR="00FD2F4F">
        <w:rPr>
          <w:sz w:val="18"/>
          <w:szCs w:val="20"/>
        </w:rPr>
        <w:instrText xml:space="preserve"> ADDIN EN.CITE &lt;EndNote&gt;&lt;Cite&gt;&lt;Author&gt;Wang&lt;/Author&gt;&lt;Year&gt;2016&lt;/Year&gt;&lt;RecNum&gt;44&lt;/RecNum&gt;&lt;DisplayText&gt;(Wang et al., 2016)&lt;/DisplayText&gt;&lt;record&gt;&lt;rec-number&gt;44&lt;/rec-number&gt;&lt;foreign-keys&gt;&lt;key app="EN" db-id="9s9wvadw909raset0t1v9sflpesw9e9t0axt" timestamp="1601024353"&gt;44&lt;/key&gt;&lt;/foreign-keys&gt;&lt;ref-type name="Conference Proceedings"&gt;10&lt;/ref-type&gt;&lt;contributors&gt;&lt;authors&gt;&lt;author&gt;Wang, Ziyu&lt;/author&gt;&lt;author&gt;Schaul, Tom&lt;/author&gt;&lt;author&gt;Hessel, Matteo&lt;/author&gt;&lt;author&gt;Hasselt, Hado&lt;/author&gt;&lt;author&gt;Lanctot, Marc&lt;/author&gt;&lt;author&gt;Freitas, Nando&lt;/author&gt;&lt;/authors&gt;&lt;/contributors&gt;&lt;titles&gt;&lt;title&gt;Dueling network architectures for deep reinforcement learning&lt;/title&gt;&lt;secondary-title&gt;International conference on machine learning&lt;/secondary-title&gt;&lt;/titles&gt;&lt;pages&gt;1995-2003&lt;/pages&gt;&lt;dates&gt;&lt;year&gt;2016&lt;/year&gt;&lt;/dates&gt;&lt;urls&gt;&lt;/urls&gt;&lt;/record&gt;&lt;/Cite&gt;&lt;/EndNote&gt;</w:instrText>
      </w:r>
      <w:r w:rsidR="00554079">
        <w:rPr>
          <w:sz w:val="18"/>
          <w:szCs w:val="20"/>
        </w:rPr>
        <w:fldChar w:fldCharType="separate"/>
      </w:r>
      <w:r w:rsidR="00FD2F4F">
        <w:rPr>
          <w:noProof/>
          <w:sz w:val="18"/>
          <w:szCs w:val="20"/>
        </w:rPr>
        <w:t>(Wang et al., 2016)</w:t>
      </w:r>
      <w:r w:rsidR="00554079">
        <w:rPr>
          <w:sz w:val="18"/>
          <w:szCs w:val="20"/>
        </w:rPr>
        <w:fldChar w:fldCharType="end"/>
      </w:r>
      <w:r w:rsidR="00F23006">
        <w:rPr>
          <w:rFonts w:hint="eastAsia"/>
          <w:sz w:val="18"/>
          <w:szCs w:val="20"/>
        </w:rPr>
        <w:t xml:space="preserve">과 같은 </w:t>
      </w:r>
      <w:r w:rsidR="00C34FF7">
        <w:rPr>
          <w:rFonts w:hint="eastAsia"/>
          <w:sz w:val="18"/>
          <w:szCs w:val="20"/>
        </w:rPr>
        <w:t>가치 기반</w:t>
      </w:r>
      <w:r w:rsidR="00F23006">
        <w:rPr>
          <w:sz w:val="18"/>
          <w:szCs w:val="20"/>
        </w:rPr>
        <w:t xml:space="preserve"> </w:t>
      </w:r>
      <w:r w:rsidR="00F23006">
        <w:rPr>
          <w:rFonts w:hint="eastAsia"/>
          <w:sz w:val="18"/>
          <w:szCs w:val="20"/>
        </w:rPr>
        <w:t>방법들은 가중치와 같은 연속형 행동을 취할 수 없고</w:t>
      </w:r>
      <w:r w:rsidR="00F23006">
        <w:rPr>
          <w:sz w:val="18"/>
          <w:szCs w:val="20"/>
        </w:rPr>
        <w:t xml:space="preserve"> </w:t>
      </w:r>
    </w:p>
    <w:p w14:paraId="039918EB" w14:textId="77777777" w:rsidR="00806D3D" w:rsidRPr="00806D3D" w:rsidRDefault="00806D3D"/>
    <w:p w14:paraId="02C8F31B" w14:textId="4B6070E3" w:rsidR="002B3F3D" w:rsidRDefault="00EF7905">
      <w:r>
        <w:rPr>
          <w:rFonts w:hint="eastAsia"/>
        </w:rPr>
        <w:t>2</w:t>
      </w:r>
      <w:r>
        <w:t>.</w:t>
      </w:r>
      <w:r w:rsidR="002B3F3D">
        <w:rPr>
          <w:rFonts w:hint="eastAsia"/>
        </w:rPr>
        <w:t>관련 연구</w:t>
      </w:r>
    </w:p>
    <w:p w14:paraId="6F9CAE2B" w14:textId="5651758E" w:rsidR="002B3F3D" w:rsidRDefault="00514ACD">
      <w:r>
        <w:rPr>
          <w:rFonts w:hint="eastAsia"/>
        </w:rPr>
        <w:t xml:space="preserve">포트폴리오 최적화를 위해 강화학습을 이용한 연구로 </w:t>
      </w:r>
      <w:r w:rsidR="005054CE">
        <w:t>Jiang et al</w:t>
      </w:r>
      <w:r w:rsidR="005054CE">
        <w:rPr>
          <w:rFonts w:hint="eastAsia"/>
        </w:rPr>
        <w:t xml:space="preserve">에서는 </w:t>
      </w:r>
      <w:proofErr w:type="spellStart"/>
      <w:r>
        <w:rPr>
          <w:rFonts w:hint="eastAsia"/>
        </w:rPr>
        <w:t>컨볼루션</w:t>
      </w:r>
      <w:proofErr w:type="spellEnd"/>
      <w:r>
        <w:rPr>
          <w:rFonts w:hint="eastAsia"/>
        </w:rPr>
        <w:t xml:space="preserve"> 신경망과 순환신경망을 이용해</w:t>
      </w:r>
      <w:r>
        <w:t xml:space="preserve"> 3</w:t>
      </w:r>
      <w:r>
        <w:rPr>
          <w:rFonts w:hint="eastAsia"/>
        </w:rPr>
        <w:t xml:space="preserve">차원 가격 데이터를 이용하는 </w:t>
      </w:r>
      <w:r>
        <w:t>EIIE</w:t>
      </w:r>
      <w:r>
        <w:rPr>
          <w:rFonts w:hint="eastAsia"/>
        </w:rPr>
        <w:t xml:space="preserve">와 이전 가중치에 대한 메모리를 저장하여 가중치를 구할 때 이용하는 </w:t>
      </w:r>
      <w:r>
        <w:t>PVM</w:t>
      </w:r>
      <w:r>
        <w:rPr>
          <w:rFonts w:hint="eastAsia"/>
        </w:rPr>
        <w:t xml:space="preserve"> 그리고 시계열 자료에 적절한 배치 학습을 적용하기 위한 O</w:t>
      </w:r>
      <w:r>
        <w:t>SBL</w:t>
      </w:r>
      <w:r>
        <w:rPr>
          <w:rFonts w:hint="eastAsia"/>
        </w:rPr>
        <w:t xml:space="preserve">을 제안하였다. </w:t>
      </w:r>
      <w:r w:rsidR="00A72175">
        <w:rPr>
          <w:rFonts w:hint="eastAsia"/>
        </w:rPr>
        <w:t xml:space="preserve">또한 여기에서 </w:t>
      </w:r>
      <w:r w:rsidR="00A72175">
        <w:t>xx, xx, xx</w:t>
      </w:r>
      <w:r w:rsidR="00A72175">
        <w:rPr>
          <w:rFonts w:hint="eastAsia"/>
        </w:rPr>
        <w:t>를 도입해 모델 기반 강화학습을 구현한 연구가 있었다.</w:t>
      </w:r>
      <w:r w:rsidR="00A72175">
        <w:fldChar w:fldCharType="begin"/>
      </w:r>
      <w:r w:rsidR="00FD2F4F">
        <w:instrText xml:space="preserve"> ADDIN EN.CITE &lt;EndNote&gt;&lt;Cite&gt;&lt;Author&gt;Yu&lt;/Author&gt;&lt;Year&gt;2019&lt;/Year&gt;&lt;RecNum&gt;27&lt;/RecNum&gt;&lt;DisplayText&gt;(Yu et al.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A72175">
        <w:fldChar w:fldCharType="separate"/>
      </w:r>
      <w:r w:rsidR="00FD2F4F">
        <w:rPr>
          <w:noProof/>
        </w:rPr>
        <w:t>(Yu et al., 2019)</w:t>
      </w:r>
      <w:r w:rsidR="00A72175">
        <w:fldChar w:fldCharType="end"/>
      </w:r>
      <w:r w:rsidR="000C1213">
        <w:br/>
      </w:r>
      <w:r w:rsidR="004D2789">
        <w:rPr>
          <w:rFonts w:hint="eastAsia"/>
        </w:rPr>
        <w:t>암호화폐</w:t>
      </w:r>
      <w:r w:rsidR="006436E5">
        <w:rPr>
          <w:rFonts w:hint="eastAsia"/>
        </w:rPr>
        <w:t xml:space="preserve">의 포트폴리오 구성에서 </w:t>
      </w:r>
      <w:r w:rsidR="006436E5">
        <w:t>a3c</w:t>
      </w:r>
      <w:r w:rsidR="006436E5">
        <w:rPr>
          <w:rFonts w:hint="eastAsia"/>
        </w:rPr>
        <w:t xml:space="preserve">를 이용해 에이전트의 강화 학습을 </w:t>
      </w:r>
      <w:proofErr w:type="spellStart"/>
      <w:r w:rsidR="006436E5">
        <w:rPr>
          <w:rFonts w:hint="eastAsia"/>
        </w:rPr>
        <w:t>멀티쓰레드로</w:t>
      </w:r>
      <w:proofErr w:type="spellEnd"/>
      <w:r w:rsidR="006436E5">
        <w:rPr>
          <w:rFonts w:hint="eastAsia"/>
        </w:rPr>
        <w:t xml:space="preserve"> 구성해 학습속도를 향상 시킬 수 있다는 것이 확인 되었다</w:t>
      </w:r>
      <w:r w:rsidR="006436E5">
        <w:fldChar w:fldCharType="begin"/>
      </w:r>
      <w:r w:rsidR="00FD2F4F">
        <w:instrText xml:space="preserve"> ADDIN EN.CITE &lt;EndNote&gt;&lt;Cite&gt;&lt;Author&gt;Kim&lt;/Author&gt;&lt;Year&gt;2019&lt;/Year&gt;&lt;RecNum&gt;39&lt;/RecNum&gt;&lt;DisplayText&gt;(Kim et al., 2019)&lt;/DisplayText&gt;&lt;record&gt;&lt;rec-number&gt;39&lt;/rec-number&gt;&lt;foreign-keys&gt;&lt;key app="EN" db-id="9s9wvadw909raset0t1v9sflpesw9e9t0axt" timestamp="1600200832"&gt;39&lt;/key&gt;&lt;/foreign-keys&gt;&lt;ref-type name="Journal Article"&gt;17&lt;/ref-type&gt;&lt;contributors&gt;&lt;authors&gt;&lt;author&gt;Kim, Ju-Bong&lt;/author&gt;&lt;author&gt;Heo, Joo-Seong&lt;/author&gt;&lt;author&gt;Lim, Hyun-Kyo&lt;/author&gt;&lt;author&gt;Kwon, Do-Hyung&lt;/author&gt;&lt;author&gt;Han, Youn-Hee&lt;/author&gt;&lt;/authors&gt;&lt;/contributors&gt;&lt;titles&gt;&lt;title&gt;Blockchain Based Financial Portfolio Management Using A3C&lt;/title&gt;&lt;secondary-title&gt;KIPS Transactions on Computer and Communication Systems&lt;/secondary-title&gt;&lt;/titles&gt;&lt;periodical&gt;&lt;full-title&gt;KIPS Transactions on Computer and Communication Systems&lt;/full-title&gt;&lt;/periodical&gt;&lt;pages&gt;17-28&lt;/pages&gt;&lt;volume&gt;8&lt;/volume&gt;&lt;number&gt;1&lt;/number&gt;&lt;dates&gt;&lt;year&gt;2019&lt;/year&gt;&lt;/dates&gt;&lt;isbn&gt;2287-5891&lt;/isbn&gt;&lt;urls&gt;&lt;/urls&gt;&lt;/record&gt;&lt;/Cite&gt;&lt;/EndNote&gt;</w:instrText>
      </w:r>
      <w:r w:rsidR="006436E5">
        <w:fldChar w:fldCharType="separate"/>
      </w:r>
      <w:r w:rsidR="00FD2F4F">
        <w:rPr>
          <w:noProof/>
        </w:rPr>
        <w:t>(Kim et al., 2019)</w:t>
      </w:r>
      <w:r w:rsidR="006436E5">
        <w:fldChar w:fldCharType="end"/>
      </w:r>
      <w:r w:rsidR="006436E5">
        <w:t>.</w:t>
      </w:r>
    </w:p>
    <w:p w14:paraId="4933EB56" w14:textId="70BA5176" w:rsidR="00A558A3" w:rsidRDefault="006436E5">
      <w:r>
        <w:rPr>
          <w:rFonts w:hint="eastAsia"/>
        </w:rPr>
        <w:t>R</w:t>
      </w:r>
      <w:r>
        <w:t>RL</w:t>
      </w:r>
      <w:r>
        <w:rPr>
          <w:rFonts w:hint="eastAsia"/>
        </w:rPr>
        <w:t xml:space="preserve">을 이용함으로써 동적 포트폴리오 구성으로 기대 </w:t>
      </w:r>
      <w:r>
        <w:t>MDD</w:t>
      </w:r>
      <w:r>
        <w:rPr>
          <w:rFonts w:hint="eastAsia"/>
        </w:rPr>
        <w:t xml:space="preserve">값을 </w:t>
      </w:r>
      <w:proofErr w:type="spellStart"/>
      <w:r>
        <w:rPr>
          <w:rFonts w:hint="eastAsia"/>
        </w:rPr>
        <w:t>최소화시켜</w:t>
      </w:r>
      <w:proofErr w:type="spellEnd"/>
      <w:r>
        <w:rPr>
          <w:rFonts w:hint="eastAsia"/>
        </w:rPr>
        <w:t xml:space="preserve"> 위험을 관리해 </w:t>
      </w:r>
      <w:proofErr w:type="spellStart"/>
      <w:r>
        <w:rPr>
          <w:rFonts w:hint="eastAsia"/>
        </w:rPr>
        <w:t>헤지펀드의</w:t>
      </w:r>
      <w:proofErr w:type="spellEnd"/>
      <w:r>
        <w:rPr>
          <w:rFonts w:hint="eastAsia"/>
        </w:rPr>
        <w:t xml:space="preserve"> 벤치마크를 상회할 수 있다는 것이 확인되었다</w:t>
      </w:r>
      <w:r>
        <w:fldChar w:fldCharType="begin"/>
      </w:r>
      <w:r w:rsidR="00FD2F4F">
        <w:instrText xml:space="preserve"> ADDIN EN.CITE &lt;EndNote&gt;&lt;Cite&gt;&lt;Author&gt;Almahdi&lt;/Author&gt;&lt;Year&gt;2017&lt;/Year&gt;&lt;RecNum&gt;41&lt;/RecNum&gt;&lt;DisplayText&gt;(Almahdi &amp;amp; Yang, 2017)&lt;/DisplayText&gt;&lt;record&gt;&lt;rec-number&gt;41&lt;/rec-number&gt;&lt;foreign-keys&gt;&lt;key app="EN" db-id="9s9wvadw909raset0t1v9sflpesw9e9t0axt" timestamp="1600680517"&gt;41&lt;/key&gt;&lt;/foreign-keys&gt;&lt;ref-type name="Journal Article"&gt;17&lt;/ref-type&gt;&lt;contributors&gt;&lt;authors&gt;&lt;author&gt;Almahdi, Saud&lt;/author&gt;&lt;author&gt;Yang, Steve Y&lt;/author&gt;&lt;/authors&gt;&lt;/contributors&gt;&lt;titles&gt;&lt;title&gt;An adaptive portfolio trading system: A risk-return portfolio optimization using recurrent reinforcement learning with expected maximum drawdown&lt;/title&gt;&lt;secondary-title&gt;Expert Systems with Applications&lt;/secondary-title&gt;&lt;/titles&gt;&lt;periodical&gt;&lt;full-title&gt;Expert Systems with Applications&lt;/full-title&gt;&lt;/periodical&gt;&lt;pages&gt;267-279&lt;/pages&gt;&lt;volume&gt;87&lt;/volume&gt;&lt;dates&gt;&lt;year&gt;2017&lt;/year&gt;&lt;/dates&gt;&lt;isbn&gt;0957-4174&lt;/isbn&gt;&lt;urls&gt;&lt;/urls&gt;&lt;/record&gt;&lt;/Cite&gt;&lt;/EndNote&gt;</w:instrText>
      </w:r>
      <w:r>
        <w:fldChar w:fldCharType="separate"/>
      </w:r>
      <w:r w:rsidR="00FD2F4F">
        <w:rPr>
          <w:noProof/>
        </w:rPr>
        <w:t>(Almahdi &amp; Yang, 2017)</w:t>
      </w:r>
      <w:r>
        <w:fldChar w:fldCharType="end"/>
      </w:r>
      <w:r>
        <w:rPr>
          <w:rFonts w:hint="eastAsia"/>
        </w:rPr>
        <w:t>.</w:t>
      </w:r>
    </w:p>
    <w:p w14:paraId="40A6BBA1" w14:textId="77777777" w:rsidR="006436E5" w:rsidRDefault="006436E5"/>
    <w:p w14:paraId="1D0C20B9" w14:textId="17D92284" w:rsidR="004C3968" w:rsidRDefault="00EF7905">
      <w:r>
        <w:rPr>
          <w:rFonts w:hint="eastAsia"/>
        </w:rPr>
        <w:t>3</w:t>
      </w:r>
      <w:r>
        <w:t>.</w:t>
      </w:r>
      <w:r w:rsidR="004C3968">
        <w:rPr>
          <w:rFonts w:hint="eastAsia"/>
        </w:rPr>
        <w:t xml:space="preserve">환경 </w:t>
      </w:r>
      <w:r w:rsidR="00D92D76">
        <w:rPr>
          <w:rFonts w:hint="eastAsia"/>
        </w:rPr>
        <w:t>설정</w:t>
      </w:r>
    </w:p>
    <w:p w14:paraId="37EFE46E" w14:textId="4C879849" w:rsidR="00EF7905" w:rsidRDefault="00EF7905">
      <w:r>
        <w:rPr>
          <w:rFonts w:hint="eastAsia"/>
        </w:rPr>
        <w:t>에이전트의 학습이 이루어지기 위한 강화학습 환경을</w:t>
      </w:r>
      <w:r>
        <w:t xml:space="preserve"> </w:t>
      </w:r>
      <w:r>
        <w:rPr>
          <w:rFonts w:hint="eastAsia"/>
        </w:rPr>
        <w:t>주가 데이터를 통해 구성하였다.</w:t>
      </w:r>
      <w:r>
        <w:t xml:space="preserve"> </w:t>
      </w:r>
      <w:r>
        <w:rPr>
          <w:rFonts w:hint="eastAsia"/>
        </w:rPr>
        <w:t>에이전트는 해당 환경에서 상태로써 주식 가격데이터를 받고</w:t>
      </w:r>
      <w:r>
        <w:t xml:space="preserve"> </w:t>
      </w:r>
      <w:r>
        <w:rPr>
          <w:rFonts w:hint="eastAsia"/>
        </w:rPr>
        <w:t>행동으로 가중치를</w:t>
      </w:r>
      <w:r>
        <w:t xml:space="preserve"> </w:t>
      </w:r>
      <w:r>
        <w:rPr>
          <w:rFonts w:hint="eastAsia"/>
        </w:rPr>
        <w:t>실행하면 다음 시점의</w:t>
      </w:r>
      <w:r w:rsidR="00424D17">
        <w:t xml:space="preserve"> </w:t>
      </w:r>
      <w:r>
        <w:rPr>
          <w:rFonts w:hint="eastAsia"/>
        </w:rPr>
        <w:t>주식 데이터</w:t>
      </w:r>
      <w:r w:rsidR="00424D17">
        <w:rPr>
          <w:rFonts w:hint="eastAsia"/>
        </w:rPr>
        <w:t>를 상태로,</w:t>
      </w:r>
      <w:r>
        <w:rPr>
          <w:rFonts w:hint="eastAsia"/>
        </w:rPr>
        <w:t xml:space="preserve"> 수익을 보상으로써 받는다.</w:t>
      </w:r>
    </w:p>
    <w:p w14:paraId="65EE6429" w14:textId="0AB984E5" w:rsidR="004C3968" w:rsidRDefault="00EF7905">
      <w:r>
        <w:rPr>
          <w:rFonts w:hint="eastAsia"/>
        </w:rPr>
        <w:t>3</w:t>
      </w:r>
      <w:r>
        <w:t xml:space="preserve">.1 </w:t>
      </w:r>
      <w:r>
        <w:rPr>
          <w:rFonts w:hint="eastAsia"/>
        </w:rPr>
        <w:t>주가 데이터</w:t>
      </w:r>
    </w:p>
    <w:p w14:paraId="1E2A7652" w14:textId="6D99048C" w:rsidR="004C3968" w:rsidRDefault="0096607B" w:rsidP="0096607B">
      <w:r>
        <w:rPr>
          <w:rFonts w:hint="eastAsia"/>
        </w:rPr>
        <w:t>본 연구에서 주가의 데이터는 코스피</w:t>
      </w:r>
      <w:r>
        <w:t xml:space="preserve">200 </w:t>
      </w:r>
      <w:r>
        <w:rPr>
          <w:rFonts w:hint="eastAsia"/>
        </w:rPr>
        <w:t xml:space="preserve">종목 중 거래일이 </w:t>
      </w:r>
      <w:r>
        <w:t>100</w:t>
      </w:r>
      <w:r>
        <w:rPr>
          <w:rFonts w:hint="eastAsia"/>
        </w:rPr>
        <w:t xml:space="preserve">0일이 넘는 종목에서 </w:t>
      </w:r>
      <w:r w:rsidR="00187298">
        <w:rPr>
          <w:rFonts w:hint="eastAsia"/>
        </w:rPr>
        <w:t xml:space="preserve">시가총액 상위 </w:t>
      </w:r>
      <w:r w:rsidR="00187298">
        <w:t>10</w:t>
      </w:r>
      <w:r w:rsidR="00187298">
        <w:rPr>
          <w:rFonts w:hint="eastAsia"/>
        </w:rPr>
        <w:t>개의 종목을 선택하였다</w:t>
      </w:r>
      <w:r w:rsidR="00187298">
        <w:t>.</w:t>
      </w:r>
    </w:p>
    <w:p w14:paraId="22507116" w14:textId="58FD073A" w:rsidR="00E07D24" w:rsidRDefault="00E07D24" w:rsidP="0096607B">
      <w:r>
        <w:t>3.2</w:t>
      </w:r>
      <w:r>
        <w:rPr>
          <w:rFonts w:hint="eastAsia"/>
        </w:rPr>
        <w:t xml:space="preserve"> </w:t>
      </w:r>
      <w:r w:rsidR="007D52A6">
        <w:rPr>
          <w:rFonts w:hint="eastAsia"/>
        </w:rPr>
        <w:t>수익과 보상함수</w:t>
      </w:r>
    </w:p>
    <w:p w14:paraId="7E0B1289" w14:textId="3986978A" w:rsidR="007D52A6" w:rsidRDefault="007D52A6" w:rsidP="0096607B">
      <w:r>
        <w:rPr>
          <w:rFonts w:hint="eastAsia"/>
        </w:rPr>
        <w:t xml:space="preserve">강화학습의 에이전트는 시행 결과로부터 정책을 </w:t>
      </w:r>
      <w:proofErr w:type="spellStart"/>
      <w:r>
        <w:rPr>
          <w:rFonts w:hint="eastAsia"/>
        </w:rPr>
        <w:t>최적화시키며</w:t>
      </w:r>
      <w:proofErr w:type="spellEnd"/>
      <w:r>
        <w:rPr>
          <w:rFonts w:hint="eastAsia"/>
        </w:rPr>
        <w:t xml:space="preserve"> 이 과정에는 보상이 필요하다.</w:t>
      </w:r>
    </w:p>
    <w:p w14:paraId="79DC6372" w14:textId="11835D7A" w:rsidR="00D809BF" w:rsidRDefault="00B9760D" w:rsidP="0096607B">
      <w:r>
        <w:rPr>
          <w:rFonts w:hint="eastAsia"/>
        </w:rPr>
        <w:lastRenderedPageBreak/>
        <w:t>포트폴리오를</w:t>
      </w:r>
      <w:r>
        <w:t xml:space="preserve"> </w:t>
      </w:r>
      <w:r>
        <w:rPr>
          <w:rFonts w:hint="eastAsia"/>
        </w:rPr>
        <w:t xml:space="preserve">구성하는 종목 수가 </w:t>
      </w:r>
      <w:r>
        <w:t xml:space="preserve">N </w:t>
      </w:r>
      <w:r>
        <w:rPr>
          <w:rFonts w:hint="eastAsia"/>
        </w:rPr>
        <w:t>일 때,</w:t>
      </w:r>
      <w:r>
        <w:t xml:space="preserve"> </w:t>
      </w:r>
      <w:r w:rsidR="00E07D24">
        <w:rPr>
          <w:rFonts w:hint="eastAsia"/>
        </w:rPr>
        <w:t xml:space="preserve">에이전트의 행동은 </w:t>
      </w:r>
      <w:r w:rsidR="00B23E37">
        <w:rPr>
          <w:rFonts w:hint="eastAsia"/>
        </w:rPr>
        <w:t xml:space="preserve">시점 </w:t>
      </w:r>
      <w:r w:rsidR="00B23E37">
        <w:t>t</w:t>
      </w:r>
      <w:r w:rsidR="00B23E37">
        <w:rPr>
          <w:rFonts w:hint="eastAsia"/>
        </w:rPr>
        <w:t xml:space="preserve">에서 </w:t>
      </w:r>
      <w:r w:rsidR="00E07D24">
        <w:rPr>
          <w:rFonts w:hint="eastAsia"/>
        </w:rPr>
        <w:t xml:space="preserve">각 종목에 대한 가중치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1,t</m:t>
                </m:r>
              </m:sub>
            </m:sSub>
            <m:r>
              <w:rPr>
                <w:rFonts w:ascii="Cambria Math" w:hAnsi="Cambria Math"/>
              </w:rPr>
              <m:t>,⋯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N,t</m:t>
                </m:r>
              </m:sub>
            </m:sSub>
          </m:e>
        </m:d>
        <m:r>
          <w:rPr>
            <w:rFonts w:ascii="Cambria Math" w:hAnsi="Cambria Math"/>
          </w:rPr>
          <m:t xml:space="preserve">,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n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w</m:t>
                </m:r>
              </m:e>
              <m:sub>
                <m:r>
                  <w:rPr>
                    <w:rFonts w:ascii="Cambria Math" w:hAnsi="Cambria Math"/>
                  </w:rPr>
                  <m:t>n,t</m:t>
                </m:r>
              </m:sub>
            </m:sSub>
          </m:e>
        </m:nary>
        <m:r>
          <w:rPr>
            <w:rFonts w:ascii="Cambria Math" w:hAnsi="Cambria Math"/>
          </w:rPr>
          <m:t>=1</m:t>
        </m:r>
      </m:oMath>
      <w:r w:rsidR="00E07D24">
        <w:rPr>
          <w:rFonts w:hint="eastAsia"/>
        </w:rPr>
        <w:t>로써 이뤄진다.</w:t>
      </w:r>
      <w:r w:rsidR="00E07D24">
        <w:t xml:space="preserve"> </w:t>
      </w:r>
      <m:oMath>
        <m:r>
          <w:rPr>
            <w:rFonts w:ascii="Cambria Math" w:hAnsi="Cambria Math"/>
          </w:rPr>
          <m:t>t=0</m:t>
        </m:r>
      </m:oMath>
      <w:r w:rsidR="00B23E37">
        <w:rPr>
          <w:rFonts w:hint="eastAsia"/>
        </w:rPr>
        <w:t xml:space="preserve"> 일 때,</w:t>
      </w:r>
      <w:r w:rsidR="00B23E37">
        <w:t xml:space="preserve"> </w:t>
      </w:r>
      <w:r w:rsidR="0053577B">
        <w:rPr>
          <w:rFonts w:hint="eastAsia"/>
        </w:rPr>
        <w:t xml:space="preserve">에이전트는 초기 자산 가치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π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F7AEE">
        <w:rPr>
          <w:rFonts w:hint="eastAsia"/>
        </w:rPr>
        <w:t xml:space="preserve">를 </w:t>
      </w:r>
      <w:r w:rsidR="0053577B">
        <w:rPr>
          <w:rFonts w:hint="eastAsia"/>
        </w:rPr>
        <w:t>부여받으며</w:t>
      </w:r>
      <w:r w:rsidR="0053577B">
        <w:t xml:space="preserve"> </w:t>
      </w:r>
      <w:r w:rsidR="0053577B">
        <w:rPr>
          <w:rFonts w:hint="eastAsia"/>
        </w:rPr>
        <w:t>에이전트는 이 초기 자산을 가중치</w:t>
      </w:r>
      <w:r w:rsidR="005F7AEE">
        <w:rPr>
          <w:rFonts w:hint="eastAsia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809BF">
        <w:t xml:space="preserve">와 </w:t>
      </w:r>
      <w:r w:rsidR="00D809BF">
        <w:rPr>
          <w:rFonts w:hint="eastAsia"/>
        </w:rPr>
        <w:t>주식 가격에</w:t>
      </w:r>
      <w:r w:rsidR="0053577B">
        <w:rPr>
          <w:rFonts w:hint="eastAsia"/>
        </w:rPr>
        <w:t xml:space="preserve"> 따라 분배해서</w:t>
      </w:r>
      <w:r w:rsidR="00D809B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809BF">
        <w:rPr>
          <w:rFonts w:hint="eastAsia"/>
        </w:rPr>
        <w:t>를 얻는다</w:t>
      </w:r>
      <w:r w:rsidR="00D809BF">
        <w:t>.</w:t>
      </w:r>
      <w:r w:rsidR="0053577B">
        <w:rPr>
          <w:rFonts w:hint="eastAsia"/>
        </w:rPr>
        <w:t xml:space="preserve"> </w:t>
      </w:r>
    </w:p>
    <w:p w14:paraId="7D8394B9" w14:textId="1C5F9B32" w:rsidR="00D467C1" w:rsidRPr="00D809BF" w:rsidRDefault="006C723F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: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[π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⊙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⊙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θ</m:t>
              </m:r>
            </m:sup>
          </m:sSubSup>
          <m:r>
            <w:rPr>
              <w:rFonts w:ascii="Cambria Math" w:hAnsi="Cambria Math"/>
            </w:rPr>
            <m:t>]</m:t>
          </m:r>
        </m:oMath>
      </m:oMathPara>
    </w:p>
    <w:p w14:paraId="2DDAA95B" w14:textId="10D28F9F" w:rsidR="00D809BF" w:rsidRPr="00B9760D" w:rsidRDefault="00D809BF" w:rsidP="0096607B">
      <w:r>
        <w:rPr>
          <w:rFonts w:hint="eastAsia"/>
        </w:rPr>
        <w:t>여기에서</w:t>
      </w:r>
      <w:r w:rsidR="005F7AEE">
        <w:rPr>
          <w:rFonts w:hint="eastAsia"/>
        </w:rPr>
        <w:t xml:space="preserve"> </w:t>
      </w:r>
      <m:oMath>
        <m:r>
          <w:rPr>
            <w:rFonts w:ascii="Cambria Math" w:hAnsi="Cambria Math"/>
          </w:rPr>
          <m:t>⊙</m:t>
        </m:r>
      </m:oMath>
      <w:r w:rsidR="005F7AEE">
        <w:rPr>
          <w:rFonts w:hint="eastAsia"/>
        </w:rPr>
        <w:t xml:space="preserve">는 </w:t>
      </w:r>
      <w:r w:rsidR="005F7AEE">
        <w:t>Hadamard product</w:t>
      </w:r>
      <w:r w:rsidR="005F7AEE">
        <w:rPr>
          <w:rFonts w:hint="eastAsia"/>
        </w:rPr>
        <w:t>이며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 xml:space="preserve">t </m:t>
            </m:r>
          </m:sub>
          <m:sup>
            <m:r>
              <w:rPr>
                <w:rFonts w:ascii="Cambria Math" w:hAnsi="Cambria Math"/>
              </w:rPr>
              <m:t>θ</m:t>
            </m:r>
          </m:sup>
        </m:sSubSup>
      </m:oMath>
      <w:r>
        <w:rPr>
          <w:rFonts w:hint="eastAsia"/>
        </w:rPr>
        <w:t xml:space="preserve">는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1,t</m:t>
                </m:r>
              </m:sub>
            </m:sSub>
            <m:r>
              <w:rPr>
                <w:rFonts w:ascii="Cambria Math" w:hAnsi="Cambria Math"/>
              </w:rPr>
              <m:t>,⋯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N,t</m:t>
                </m:r>
              </m:sub>
            </m:sSub>
          </m:e>
        </m:d>
      </m:oMath>
      <w:r>
        <w:rPr>
          <w:rFonts w:hint="eastAsia"/>
        </w:rPr>
        <w:t>의 H</w:t>
      </w:r>
      <w:r>
        <w:t>adamard inverse</w:t>
      </w:r>
      <w:r>
        <w:rPr>
          <w:rFonts w:hint="eastAsia"/>
        </w:rPr>
        <w:t>이다.</w:t>
      </w:r>
      <w:r w:rsidR="005F7AEE">
        <w:t xml:space="preserve"> </w:t>
      </w:r>
      <w:r w:rsidR="005F7AEE">
        <w:rPr>
          <w:rFonts w:hint="eastAsia"/>
        </w:rPr>
        <w:t xml:space="preserve">따라서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F7AEE">
        <w:rPr>
          <w:rFonts w:hint="eastAsia"/>
        </w:rPr>
        <w:t>는 정수 값을 가진 벡터이며 각 종목의 보유 주식 수를 나타낸다.</w:t>
      </w:r>
    </w:p>
    <w:p w14:paraId="0A1BE2DF" w14:textId="2E320DC9" w:rsidR="00C31265" w:rsidRDefault="006C723F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: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⊖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n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r>
                <w:rPr>
                  <w:rFonts w:ascii="Cambria Math" w:hAnsi="Cambria Math"/>
                </w:rPr>
                <m:t>mod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θ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14:paraId="1EE5CE6E" w14:textId="6E5584E2" w:rsidR="00D467C1" w:rsidRDefault="006C723F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π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⊙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1EA444D8" w14:textId="3EFB5F38" w:rsidR="006D5CF6" w:rsidRDefault="00E07D24" w:rsidP="0096607B">
      <w:r>
        <w:rPr>
          <w:rFonts w:hint="eastAsia"/>
        </w:rPr>
        <w:t xml:space="preserve">에이전트가 </w:t>
      </w:r>
      <w:r>
        <w:t>t</w:t>
      </w:r>
      <w:r>
        <w:rPr>
          <w:rFonts w:hint="eastAsia"/>
        </w:rPr>
        <w:t>시점에서 전체</w:t>
      </w:r>
      <w:r>
        <w:t xml:space="preserve"> </w:t>
      </w:r>
      <w:r>
        <w:rPr>
          <w:rFonts w:hint="eastAsia"/>
        </w:rPr>
        <w:t xml:space="preserve">포트폴리오의 가치에서 각 자산에 대해 적용시킬 비율 </w:t>
      </w:r>
      <w:r>
        <w:t>w</w:t>
      </w:r>
      <w:r>
        <w:rPr>
          <w:rFonts w:hint="eastAsia"/>
        </w:rPr>
        <w:t>를</w:t>
      </w:r>
      <w:r>
        <w:t xml:space="preserve"> </w:t>
      </w:r>
      <w:r>
        <w:rPr>
          <w:rFonts w:hint="eastAsia"/>
        </w:rPr>
        <w:t>구하면</w:t>
      </w:r>
      <w:r>
        <w:t xml:space="preserve"> </w:t>
      </w:r>
      <w:r>
        <w:rPr>
          <w:rFonts w:hint="eastAsia"/>
        </w:rPr>
        <w:t xml:space="preserve">종목별로 </w:t>
      </w:r>
      <w:proofErr w:type="spellStart"/>
      <w:r w:rsidR="00B45AC9">
        <w:t>P_n</w:t>
      </w:r>
      <w:proofErr w:type="spellEnd"/>
      <w:r w:rsidR="00B45AC9">
        <w:rPr>
          <w:rFonts w:hint="eastAsia"/>
        </w:rPr>
        <w:t>의 가격에</w:t>
      </w:r>
      <w:r>
        <w:rPr>
          <w:rFonts w:hint="eastAsia"/>
        </w:rPr>
        <w:t xml:space="preserve"> 할당된 자산 내에서 살 수 있는 주식의 개수를 구한다.</w:t>
      </w:r>
      <w:r>
        <w:t xml:space="preserve"> </w:t>
      </w:r>
      <w:r w:rsidR="00752C7D">
        <w:rPr>
          <w:rFonts w:hint="eastAsia"/>
        </w:rPr>
        <w:t>각 종목에 할당된 금액에서 살 수 있는 주식을 뺀 금액이 잔여 가치이다.</w:t>
      </w:r>
      <w:r w:rsidR="00752C7D">
        <w:t xml:space="preserve"> </w:t>
      </w:r>
      <w:r w:rsidR="00B45AC9">
        <w:rPr>
          <w:rFonts w:hint="eastAsia"/>
        </w:rPr>
        <w:t xml:space="preserve">그리고 </w:t>
      </w:r>
      <w:r w:rsidR="00B45AC9">
        <w:t>t+1</w:t>
      </w:r>
      <w:r w:rsidR="00B45AC9">
        <w:rPr>
          <w:rFonts w:hint="eastAsia"/>
        </w:rPr>
        <w:t xml:space="preserve">시점에 포트폴리오의 가치는 각 종목의 </w:t>
      </w:r>
      <w:r w:rsidR="00B45AC9">
        <w:t>t+1</w:t>
      </w:r>
      <w:r w:rsidR="00B45AC9">
        <w:rPr>
          <w:rFonts w:hint="eastAsia"/>
        </w:rPr>
        <w:t xml:space="preserve">시점의 가격과 </w:t>
      </w:r>
      <w:r w:rsidR="00752C7D">
        <w:rPr>
          <w:rFonts w:hint="eastAsia"/>
        </w:rPr>
        <w:t>잔여 가치의 합이다</w:t>
      </w:r>
      <w:r w:rsidR="00752C7D">
        <w:t>.</w:t>
      </w:r>
    </w:p>
    <w:p w14:paraId="4C80CD19" w14:textId="1DDECF0D" w:rsidR="006D5CF6" w:rsidRDefault="006D5CF6" w:rsidP="0096607B">
      <w:r>
        <w:rPr>
          <w:rFonts w:hint="eastAsia"/>
        </w:rPr>
        <w:t>3</w:t>
      </w:r>
      <w:r>
        <w:t xml:space="preserve">.3 </w:t>
      </w:r>
      <w:r>
        <w:rPr>
          <w:rFonts w:hint="eastAsia"/>
        </w:rPr>
        <w:t>할인계수</w:t>
      </w:r>
    </w:p>
    <w:p w14:paraId="44DD9B62" w14:textId="0571A69A" w:rsidR="006D5CF6" w:rsidRDefault="006D5CF6" w:rsidP="0096607B">
      <w:r>
        <w:rPr>
          <w:rFonts w:hint="eastAsia"/>
        </w:rPr>
        <w:t xml:space="preserve">강화학습에서 할인계수 </w:t>
      </w:r>
      <m:oMath>
        <m:r>
          <w:rPr>
            <w:rFonts w:ascii="Cambria Math" w:hAnsi="Cambria Math"/>
          </w:rPr>
          <m:t>γ</m:t>
        </m:r>
      </m:oMath>
      <w:r>
        <w:rPr>
          <w:rFonts w:hint="eastAsia"/>
        </w:rPr>
        <w:t>는 불필요한 행동으로 보상이 지연되기보다 최대한 빠른 시간 내에 보상을 얻기 위해 적용된다.</w:t>
      </w:r>
      <w:r>
        <w:t xml:space="preserve"> </w:t>
      </w:r>
      <w:r>
        <w:rPr>
          <w:rFonts w:hint="eastAsia"/>
        </w:rPr>
        <w:t>이 할인계수</w:t>
      </w:r>
      <m:oMath>
        <m:r>
          <w:rPr>
            <w:rFonts w:ascii="Cambria Math" w:hAnsi="Cambria Math"/>
          </w:rPr>
          <m:t xml:space="preserve"> γ</m:t>
        </m:r>
      </m:oMath>
      <w:r w:rsidR="00A55D95">
        <w:rPr>
          <w:rFonts w:hint="eastAsia"/>
        </w:rPr>
        <w:t>는</w:t>
      </w:r>
      <w:r>
        <w:rPr>
          <w:rFonts w:hint="eastAsia"/>
        </w:rPr>
        <w:t xml:space="preserve"> 환경과 목적에 </w:t>
      </w:r>
      <w:r w:rsidR="00A55D95">
        <w:rPr>
          <w:rFonts w:hint="eastAsia"/>
        </w:rPr>
        <w:t>맞게</w:t>
      </w:r>
      <w:r w:rsidR="00A55D95">
        <w:t xml:space="preserve"> </w:t>
      </w:r>
      <w:r>
        <w:rPr>
          <w:rFonts w:hint="eastAsia"/>
        </w:rPr>
        <w:t xml:space="preserve">하이퍼파라미터로 </w:t>
      </w:r>
      <w:r w:rsidR="00A55D95">
        <w:rPr>
          <w:rFonts w:hint="eastAsia"/>
        </w:rPr>
        <w:t>설정해야</w:t>
      </w:r>
      <w:r>
        <w:rPr>
          <w:rFonts w:hint="eastAsia"/>
        </w:rPr>
        <w:t xml:space="preserve"> 하지만 금융 문제에서는 </w:t>
      </w:r>
      <w:r w:rsidR="00A55D95">
        <w:rPr>
          <w:rFonts w:hint="eastAsia"/>
        </w:rPr>
        <w:t xml:space="preserve">객관적이고 신뢰성 있는 할인계수로써 </w:t>
      </w:r>
      <w:r>
        <w:rPr>
          <w:rFonts w:hint="eastAsia"/>
        </w:rPr>
        <w:t>금리</w:t>
      </w:r>
      <w:r w:rsidR="00A55D95">
        <w:rPr>
          <w:rFonts w:hint="eastAsia"/>
        </w:rPr>
        <w:t xml:space="preserve">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Fonts w:hint="eastAsia"/>
        </w:rPr>
        <w:t>을</w:t>
      </w:r>
      <w:r>
        <w:rPr>
          <w:rFonts w:hint="eastAsia"/>
        </w:rPr>
        <w:t xml:space="preserve"> 사용할 수 있다. </w:t>
      </w:r>
      <w:r w:rsidR="00A55D95">
        <w:rPr>
          <w:rFonts w:hint="eastAsia"/>
        </w:rPr>
        <w:t xml:space="preserve">이 금리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Style w:val="a6"/>
          <w:rFonts w:hint="eastAsia"/>
          <w:color w:val="000000" w:themeColor="text1"/>
        </w:rPr>
        <w:t>은</w:t>
      </w:r>
      <w:r w:rsidR="00A55D95">
        <w:rPr>
          <w:rFonts w:hint="eastAsia"/>
        </w:rPr>
        <w:t xml:space="preserve"> 해당 기간 동안에 적용되는 기준금리를 사용하였으며 연속복리로</w:t>
      </w:r>
      <w:r w:rsidR="00A55D95">
        <w:t xml:space="preserve"> </w:t>
      </w:r>
      <w:r w:rsidR="00A55D95">
        <w:rPr>
          <w:rFonts w:hint="eastAsia"/>
        </w:rPr>
        <w:t>결정된다.</w:t>
      </w:r>
      <w:r w:rsidR="001C70B9">
        <w:t xml:space="preserve"> </w:t>
      </w:r>
      <w:r w:rsidR="001C70B9">
        <w:rPr>
          <w:rFonts w:hint="eastAsia"/>
        </w:rPr>
        <w:t xml:space="preserve">본 연구에서는 시간 단위 </w:t>
      </w:r>
      <m:oMath>
        <m:r>
          <w:rPr>
            <w:rStyle w:val="a6"/>
            <w:rFonts w:ascii="Cambria Math" w:hAnsi="Cambria Math"/>
            <w:color w:val="000000" w:themeColor="text1"/>
          </w:rPr>
          <m:t>t</m:t>
        </m:r>
      </m:oMath>
      <w:r w:rsidR="001C70B9">
        <w:rPr>
          <w:rFonts w:hint="eastAsia"/>
        </w:rPr>
        <w:t xml:space="preserve">를 1영업일로 하였고 </w:t>
      </w:r>
      <w:r w:rsidR="001C70B9">
        <w:t>1</w:t>
      </w:r>
      <w:r w:rsidR="001C70B9">
        <w:rPr>
          <w:rFonts w:hint="eastAsia"/>
        </w:rPr>
        <w:t xml:space="preserve">년을 </w:t>
      </w:r>
      <w:r w:rsidR="001C70B9">
        <w:t>250</w:t>
      </w:r>
      <w:r w:rsidR="001C70B9">
        <w:rPr>
          <w:rFonts w:hint="eastAsia"/>
        </w:rPr>
        <w:t>영업일로 하였다.</w:t>
      </w:r>
    </w:p>
    <w:p w14:paraId="7CEAA50D" w14:textId="05F61592" w:rsidR="00A55D95" w:rsidRPr="00A55D95" w:rsidRDefault="006C723F" w:rsidP="0096607B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im</m:t>
                  </m:r>
                </m:e>
                <m:lim>
                  <m:r>
                    <w:rPr>
                      <w:rFonts w:ascii="Cambria Math" w:hAnsi="Cambria Math"/>
                    </w:rPr>
                    <m:t>m→∞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mt</m:t>
                  </m:r>
                </m:sup>
              </m:sSup>
            </m:e>
          </m:func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rt</m:t>
              </m:r>
            </m:sup>
          </m:sSup>
        </m:oMath>
      </m:oMathPara>
    </w:p>
    <w:p w14:paraId="4CA62805" w14:textId="3B37A37C" w:rsidR="00A55D95" w:rsidRPr="00E07D24" w:rsidRDefault="00A55D95" w:rsidP="0096607B">
      <m:oMathPara>
        <m:oMath>
          <m:r>
            <w:rPr>
              <w:rFonts w:ascii="Cambria Math" w:hAnsi="Cambria Math"/>
            </w:rPr>
            <m:t>γ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</m:t>
                  </m:r>
                </m:num>
                <m:den>
                  <m:r>
                    <w:rPr>
                      <w:rFonts w:ascii="Cambria Math" w:hAnsi="Cambria Math"/>
                    </w:rPr>
                    <m:t>250</m:t>
                  </m:r>
                </m:den>
              </m:f>
            </m:sup>
          </m:sSup>
        </m:oMath>
      </m:oMathPara>
    </w:p>
    <w:p w14:paraId="5F6A2FCD" w14:textId="4F47BDC5" w:rsidR="00EF7905" w:rsidRDefault="0011207E">
      <w:r>
        <w:rPr>
          <w:rFonts w:hint="eastAsia"/>
        </w:rPr>
        <w:t>3</w:t>
      </w:r>
      <w:r>
        <w:t>.</w:t>
      </w:r>
      <w:r w:rsidR="007D52A6">
        <w:t>4</w:t>
      </w:r>
      <w:r>
        <w:t xml:space="preserve"> </w:t>
      </w:r>
      <w:r>
        <w:rPr>
          <w:rFonts w:hint="eastAsia"/>
        </w:rPr>
        <w:t>가정</w:t>
      </w:r>
    </w:p>
    <w:p w14:paraId="0E23C516" w14:textId="0FFDD851" w:rsidR="0011207E" w:rsidRDefault="0011207E">
      <w:r>
        <w:rPr>
          <w:rFonts w:hint="eastAsia"/>
        </w:rPr>
        <w:t>본 연구에서 학습된 에이전트의 백테스트가 실행된 환경은 아래의 세가지 가정이 충족된다고 가정한다.</w:t>
      </w:r>
    </w:p>
    <w:p w14:paraId="10FCBCE0" w14:textId="5DF883B2" w:rsidR="0011207E" w:rsidRDefault="00644A00" w:rsidP="0011207E">
      <w:pPr>
        <w:pStyle w:val="a5"/>
        <w:numPr>
          <w:ilvl w:val="0"/>
          <w:numId w:val="1"/>
        </w:numPr>
        <w:ind w:leftChars="0"/>
      </w:pPr>
      <w:r>
        <w:rPr>
          <w:rFonts w:hint="eastAsia"/>
        </w:rPr>
        <w:t>거래비용</w:t>
      </w:r>
      <w:r w:rsidR="0011207E">
        <w:rPr>
          <w:rFonts w:hint="eastAsia"/>
        </w:rPr>
        <w:t xml:space="preserve"> 없음</w:t>
      </w:r>
      <w:r w:rsidR="0011207E">
        <w:t xml:space="preserve">: </w:t>
      </w:r>
      <w:r w:rsidR="0011207E">
        <w:rPr>
          <w:rFonts w:hint="eastAsia"/>
        </w:rPr>
        <w:t>시장에는 유동성이 충분</w:t>
      </w:r>
      <w:r w:rsidR="002B6CB0">
        <w:rPr>
          <w:rFonts w:hint="eastAsia"/>
        </w:rPr>
        <w:t>하여 종가에 거래할 수 있고 거래세와 거래수수료는 없다고 가정한다.</w:t>
      </w:r>
      <w:r w:rsidR="002B6CB0">
        <w:t xml:space="preserve"> </w:t>
      </w:r>
      <w:r w:rsidR="002B6CB0">
        <w:rPr>
          <w:rFonts w:hint="eastAsia"/>
        </w:rPr>
        <w:t>이 가정은 매매 빈도가 낮고</w:t>
      </w:r>
      <w:r w:rsidR="002B6CB0">
        <w:t xml:space="preserve"> </w:t>
      </w:r>
      <w:r w:rsidR="002B6CB0">
        <w:rPr>
          <w:rFonts w:hint="eastAsia"/>
        </w:rPr>
        <w:t>법인세법의 적용을 받는 법인 거래</w:t>
      </w:r>
      <w:r w:rsidR="00577EF0">
        <w:rPr>
          <w:rFonts w:hint="eastAsia"/>
        </w:rPr>
        <w:t>라면</w:t>
      </w:r>
      <w:r w:rsidR="002B6CB0">
        <w:t xml:space="preserve"> </w:t>
      </w:r>
      <w:r w:rsidR="002B6CB0">
        <w:rPr>
          <w:rFonts w:hint="eastAsia"/>
        </w:rPr>
        <w:t>정당화된다.</w:t>
      </w:r>
    </w:p>
    <w:p w14:paraId="35ADFF4E" w14:textId="3F951041" w:rsidR="0011207E" w:rsidRDefault="0011207E" w:rsidP="0067597E">
      <w:pPr>
        <w:pStyle w:val="a5"/>
        <w:numPr>
          <w:ilvl w:val="0"/>
          <w:numId w:val="1"/>
        </w:numPr>
        <w:ind w:leftChars="0"/>
      </w:pPr>
      <w:r>
        <w:rPr>
          <w:rFonts w:hint="eastAsia"/>
        </w:rPr>
        <w:lastRenderedPageBreak/>
        <w:t>시장 충격 없음</w:t>
      </w:r>
      <w:r w:rsidR="00644A00">
        <w:t xml:space="preserve">: </w:t>
      </w:r>
    </w:p>
    <w:p w14:paraId="549D6AD3" w14:textId="77777777" w:rsidR="0067597E" w:rsidRDefault="0067597E" w:rsidP="0067597E"/>
    <w:p w14:paraId="68B4638F" w14:textId="064C5306" w:rsidR="00A558A3" w:rsidRDefault="00A558A3">
      <w:r>
        <w:rPr>
          <w:rFonts w:hint="eastAsia"/>
        </w:rPr>
        <w:t>구</w:t>
      </w:r>
      <w:r w:rsidR="00187298">
        <w:rPr>
          <w:rFonts w:hint="eastAsia"/>
        </w:rPr>
        <w:t>성</w:t>
      </w:r>
    </w:p>
    <w:p w14:paraId="2D043041" w14:textId="4AF3BE23" w:rsidR="00A558A3" w:rsidRDefault="00A558A3">
      <w:r>
        <w:t>Jiang et al</w:t>
      </w:r>
      <w:r>
        <w:rPr>
          <w:rFonts w:hint="eastAsia"/>
        </w:rPr>
        <w:t>에서는 정해진</w:t>
      </w:r>
      <w:r>
        <w:t xml:space="preserve"> </w:t>
      </w:r>
      <w:r>
        <w:rPr>
          <w:rFonts w:hint="eastAsia"/>
        </w:rPr>
        <w:t xml:space="preserve">날짜와 포트폴리오 구성 자산 수를 높이와 너비로 하고 특징을 깊이로 갖는 3차원 </w:t>
      </w:r>
      <w:proofErr w:type="spellStart"/>
      <w:r>
        <w:rPr>
          <w:rFonts w:hint="eastAsia"/>
        </w:rPr>
        <w:t>텐서를</w:t>
      </w:r>
      <w:proofErr w:type="spellEnd"/>
      <w:r>
        <w:rPr>
          <w:rFonts w:hint="eastAsia"/>
        </w:rPr>
        <w:t xml:space="preserve"> 인풋으로 </w:t>
      </w:r>
      <w:proofErr w:type="spellStart"/>
      <w:r>
        <w:rPr>
          <w:rFonts w:hint="eastAsia"/>
        </w:rPr>
        <w:t>컨볼루션</w:t>
      </w:r>
      <w:proofErr w:type="spellEnd"/>
      <w:r>
        <w:rPr>
          <w:rFonts w:hint="eastAsia"/>
        </w:rPr>
        <w:t xml:space="preserve"> 신경망을 구성할 것을 제안하였다. </w:t>
      </w:r>
    </w:p>
    <w:p w14:paraId="03D20F6C" w14:textId="2CA65962" w:rsidR="002929F3" w:rsidRDefault="002929F3"/>
    <w:p w14:paraId="49244D53" w14:textId="77777777" w:rsidR="002929F3" w:rsidRDefault="002929F3"/>
    <w:p w14:paraId="36A9E662" w14:textId="77777777" w:rsidR="0030172A" w:rsidRDefault="0030172A"/>
    <w:p w14:paraId="7BA5BE61" w14:textId="77777777" w:rsidR="0030172A" w:rsidRDefault="0030172A"/>
    <w:p w14:paraId="701BC7B2" w14:textId="77777777" w:rsidR="00FD2F4F" w:rsidRPr="00FD2F4F" w:rsidRDefault="0030172A" w:rsidP="00FD2F4F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2F4F" w:rsidRPr="00FD2F4F">
        <w:t xml:space="preserve">Almahdi, S., &amp; Yang, S. Y. (2017). An adaptive portfolio trading system: A risk-return portfolio optimization using recurrent reinforcement learning with expected maximum drawdown. </w:t>
      </w:r>
      <w:r w:rsidR="00FD2F4F" w:rsidRPr="00FD2F4F">
        <w:rPr>
          <w:i/>
        </w:rPr>
        <w:t>Expert Systems with Applications, 87</w:t>
      </w:r>
      <w:r w:rsidR="00FD2F4F" w:rsidRPr="00FD2F4F">
        <w:t xml:space="preserve">, 267-279. </w:t>
      </w:r>
    </w:p>
    <w:p w14:paraId="62B3EDD6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Bard, N., Foerster, J. N., Chandar, S., Burch, N., Lanctot, M., Song, H. F., . . . Hughes, E. (2020). The hanabi challenge: A new frontier for ai research. </w:t>
      </w:r>
      <w:r w:rsidRPr="00FD2F4F">
        <w:rPr>
          <w:i/>
        </w:rPr>
        <w:t>Artificial Intelligence, 280</w:t>
      </w:r>
      <w:r w:rsidRPr="00FD2F4F">
        <w:t xml:space="preserve">, 103216. </w:t>
      </w:r>
    </w:p>
    <w:p w14:paraId="218B4642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Bawa, V. S., Brown, S. J., &amp; Klein, R. W. (1979). Estimation risk and optimal portfolio choice. </w:t>
      </w:r>
      <w:r w:rsidRPr="00FD2F4F">
        <w:rPr>
          <w:i/>
        </w:rPr>
        <w:t>NORTH-HOLLAND PUBL. CO., N. Y., 190 pp</w:t>
      </w:r>
      <w:r w:rsidRPr="00FD2F4F">
        <w:t xml:space="preserve">. </w:t>
      </w:r>
    </w:p>
    <w:p w14:paraId="33799A23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Blume, M. E. (1970). Portfolio theory: a step toward its practical application. </w:t>
      </w:r>
      <w:r w:rsidRPr="00FD2F4F">
        <w:rPr>
          <w:i/>
        </w:rPr>
        <w:t>The Journal of Business, 43</w:t>
      </w:r>
      <w:r w:rsidRPr="00FD2F4F">
        <w:t xml:space="preserve">(2), 152-173. </w:t>
      </w:r>
    </w:p>
    <w:p w14:paraId="51E30E2B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Cumming, J., Alrajeh, D., &amp; Dickens, L. (2015). An investigation into the use of reinforcement learning techniques within the algorithmic trading domain. </w:t>
      </w:r>
      <w:r w:rsidRPr="00FD2F4F">
        <w:rPr>
          <w:i/>
        </w:rPr>
        <w:t>Imperial College London: London, UK</w:t>
      </w:r>
      <w:r w:rsidRPr="00FD2F4F">
        <w:t xml:space="preserve">. </w:t>
      </w:r>
    </w:p>
    <w:p w14:paraId="0D63548D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Dempster, M. A., &amp; Leemans, V. (2006). An automated FX trading system using adaptive reinforcement learning. </w:t>
      </w:r>
      <w:r w:rsidRPr="00FD2F4F">
        <w:rPr>
          <w:i/>
        </w:rPr>
        <w:t>Expert Systems with Applications, 30</w:t>
      </w:r>
      <w:r w:rsidRPr="00FD2F4F">
        <w:t xml:space="preserve">(3), 543-552. </w:t>
      </w:r>
    </w:p>
    <w:p w14:paraId="7DF67333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Deng, Y., Bao, F., Kong, Y., Ren, Z., &amp; Dai, Q. (2016). Deep direct reinforcement learning for financial signal representation and trading. </w:t>
      </w:r>
      <w:r w:rsidRPr="00FD2F4F">
        <w:rPr>
          <w:i/>
        </w:rPr>
        <w:t>IEEE transactions on neural networks and learning systems, 28</w:t>
      </w:r>
      <w:r w:rsidRPr="00FD2F4F">
        <w:t xml:space="preserve">(3), 653-664. </w:t>
      </w:r>
    </w:p>
    <w:p w14:paraId="08BC3B94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Elton, E. J., &amp; Gruber, M. J. (1997). Modern portfolio theory, 1950 to date. </w:t>
      </w:r>
      <w:r w:rsidRPr="00FD2F4F">
        <w:rPr>
          <w:i/>
        </w:rPr>
        <w:t>Journal of Banking &amp; Finance, 21</w:t>
      </w:r>
      <w:r w:rsidRPr="00FD2F4F">
        <w:t xml:space="preserve">(11-12), 1743-1759. </w:t>
      </w:r>
    </w:p>
    <w:p w14:paraId="7D7B40F1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Guo, Y., Fu, X., Shi, Y., &amp; Liu, M. (2018). Robust log-optimal strategy with reinforcement learning. </w:t>
      </w:r>
      <w:r w:rsidRPr="00FD2F4F">
        <w:rPr>
          <w:i/>
        </w:rPr>
        <w:t>arXiv preprint arXiv:1805.00205</w:t>
      </w:r>
      <w:r w:rsidRPr="00FD2F4F">
        <w:t xml:space="preserve">. </w:t>
      </w:r>
    </w:p>
    <w:p w14:paraId="136DF47F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lastRenderedPageBreak/>
        <w:t xml:space="preserve">Jiang, Z., Xu, D., &amp; Liang, J. (2017). A deep reinforcement learning framework for the financial portfolio management problem. </w:t>
      </w:r>
      <w:r w:rsidRPr="00FD2F4F">
        <w:rPr>
          <w:i/>
        </w:rPr>
        <w:t>arXiv preprint arXiv:1706.10059</w:t>
      </w:r>
      <w:r w:rsidRPr="00FD2F4F">
        <w:t xml:space="preserve">. </w:t>
      </w:r>
    </w:p>
    <w:p w14:paraId="3D17F914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Jobson, J. D., &amp; Korkie, R. M. (1981). Putting Markowitz theory to work. </w:t>
      </w:r>
      <w:r w:rsidRPr="00FD2F4F">
        <w:rPr>
          <w:i/>
        </w:rPr>
        <w:t>The Journal of Portfolio Management, 7</w:t>
      </w:r>
      <w:r w:rsidRPr="00FD2F4F">
        <w:t xml:space="preserve">(4), 70-74. </w:t>
      </w:r>
    </w:p>
    <w:p w14:paraId="3DA17D1C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Kim, J.-B., Heo, J.-S., Lim, H.-K., Kwon, D.-H., &amp; Han, Y.-H. (2019). Blockchain Based Financial Portfolio Management Using A3C. </w:t>
      </w:r>
      <w:r w:rsidRPr="00FD2F4F">
        <w:rPr>
          <w:i/>
        </w:rPr>
        <w:t>KIPS Transactions on Computer and Communication Systems, 8</w:t>
      </w:r>
      <w:r w:rsidRPr="00FD2F4F">
        <w:t xml:space="preserve">(1), 17-28. </w:t>
      </w:r>
    </w:p>
    <w:p w14:paraId="343D7AA7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Lillicrap, T. P., Hunt, J. J., Pritzel, A., Heess, N., Erez, T., Tassa, Y., . . . Wierstra, D. (2015). Continuous control with deep reinforcement learning. </w:t>
      </w:r>
      <w:r w:rsidRPr="00FD2F4F">
        <w:rPr>
          <w:i/>
        </w:rPr>
        <w:t>arXiv preprint arXiv:1509.02971</w:t>
      </w:r>
      <w:r w:rsidRPr="00FD2F4F">
        <w:t xml:space="preserve">. </w:t>
      </w:r>
    </w:p>
    <w:p w14:paraId="03E6DD7F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Markowitz, H. (1959). Portfolio selection. </w:t>
      </w:r>
      <w:r w:rsidRPr="00FD2F4F">
        <w:rPr>
          <w:i/>
        </w:rPr>
        <w:t>Investment under Uncertainty</w:t>
      </w:r>
      <w:r w:rsidRPr="00FD2F4F">
        <w:t xml:space="preserve">. </w:t>
      </w:r>
    </w:p>
    <w:p w14:paraId="254BF104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Michaud, R. O. (1989). The Markowitz optimization enigma: Is ‘optimized’optimal? </w:t>
      </w:r>
      <w:r w:rsidRPr="00FD2F4F">
        <w:rPr>
          <w:i/>
        </w:rPr>
        <w:t>Financial Analysts Journal, 45</w:t>
      </w:r>
      <w:r w:rsidRPr="00FD2F4F">
        <w:t xml:space="preserve">(1), 31-42. </w:t>
      </w:r>
    </w:p>
    <w:p w14:paraId="06CDFD25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Mnih, V., Kavukcuoglu, K., Silver, D., Graves, A., Antonoglou, I., Wierstra, D., &amp; Riedmiller, M. (2013). Playing atari with deep reinforcement learning. </w:t>
      </w:r>
      <w:r w:rsidRPr="00FD2F4F">
        <w:rPr>
          <w:i/>
        </w:rPr>
        <w:t>arXiv preprint arXiv:1312.5602</w:t>
      </w:r>
      <w:r w:rsidRPr="00FD2F4F">
        <w:t xml:space="preserve">. </w:t>
      </w:r>
    </w:p>
    <w:p w14:paraId="55C845B0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Mnih, V., Kavukcuoglu, K., Silver, D., Rusu, A. A., Veness, J., Bellemare, M. G., . . . Ostrovski, G. (2015). Human-level control through deep reinforcement learning. </w:t>
      </w:r>
      <w:r w:rsidRPr="00FD2F4F">
        <w:rPr>
          <w:i/>
        </w:rPr>
        <w:t>Nature, 518</w:t>
      </w:r>
      <w:r w:rsidRPr="00FD2F4F">
        <w:t xml:space="preserve">(7540), 529-533. </w:t>
      </w:r>
    </w:p>
    <w:p w14:paraId="54A6D496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Silver, D., Huang, A., Maddison, C. J., Guez, A., Sifre, L., Van Den Driessche, G., . . . Lanctot, M. (2016). Mastering the game of Go with deep neural networks and tree search. </w:t>
      </w:r>
      <w:r w:rsidRPr="00FD2F4F">
        <w:rPr>
          <w:i/>
        </w:rPr>
        <w:t>Nature, 529</w:t>
      </w:r>
      <w:r w:rsidRPr="00FD2F4F">
        <w:t xml:space="preserve">(7587), 484-489. </w:t>
      </w:r>
    </w:p>
    <w:p w14:paraId="53BCAD3D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Sutton, R. S., &amp; Barto, A. G. (2018). </w:t>
      </w:r>
      <w:r w:rsidRPr="00FD2F4F">
        <w:rPr>
          <w:i/>
        </w:rPr>
        <w:t>Reinforcement learning: An introduction</w:t>
      </w:r>
      <w:r w:rsidRPr="00FD2F4F">
        <w:t>: MIT press.</w:t>
      </w:r>
    </w:p>
    <w:p w14:paraId="57B41D77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Van Hasselt, H., Guez, A., &amp; Silver, D. (2015). Deep reinforcement learning with double q-learning. </w:t>
      </w:r>
      <w:r w:rsidRPr="00FD2F4F">
        <w:rPr>
          <w:i/>
        </w:rPr>
        <w:t>arXiv preprint arXiv:1509.06461</w:t>
      </w:r>
      <w:r w:rsidRPr="00FD2F4F">
        <w:t xml:space="preserve">. </w:t>
      </w:r>
    </w:p>
    <w:p w14:paraId="7485E761" w14:textId="77777777" w:rsidR="00FD2F4F" w:rsidRPr="00FD2F4F" w:rsidRDefault="00FD2F4F" w:rsidP="00FD2F4F">
      <w:pPr>
        <w:pStyle w:val="EndNoteBibliography"/>
        <w:spacing w:after="0"/>
        <w:ind w:left="720" w:hanging="720"/>
      </w:pPr>
      <w:r w:rsidRPr="00FD2F4F">
        <w:t xml:space="preserve">Wang, Z., Schaul, T., Hessel, M., Hasselt, H., Lanctot, M., &amp; Freitas, N. (2016). </w:t>
      </w:r>
      <w:r w:rsidRPr="00FD2F4F">
        <w:rPr>
          <w:i/>
        </w:rPr>
        <w:t>Dueling network architectures for deep reinforcement learning.</w:t>
      </w:r>
      <w:r w:rsidRPr="00FD2F4F">
        <w:t xml:space="preserve"> Paper presented at the International conference on machine learning.</w:t>
      </w:r>
    </w:p>
    <w:p w14:paraId="63D7E94B" w14:textId="77777777" w:rsidR="00FD2F4F" w:rsidRPr="00FD2F4F" w:rsidRDefault="00FD2F4F" w:rsidP="00FD2F4F">
      <w:pPr>
        <w:pStyle w:val="EndNoteBibliography"/>
        <w:ind w:left="720" w:hanging="720"/>
      </w:pPr>
      <w:r w:rsidRPr="00FD2F4F">
        <w:t xml:space="preserve">Yu, P., Lee, J. S., Kulyatin, I., Shi, Z., &amp; Dasgupta, S. (2019). Model-based deep reinforcement learning for dynamic portfolio optimization. </w:t>
      </w:r>
      <w:r w:rsidRPr="00FD2F4F">
        <w:rPr>
          <w:i/>
        </w:rPr>
        <w:t>arXiv preprint arXiv:1901.08740</w:t>
      </w:r>
      <w:r w:rsidRPr="00FD2F4F">
        <w:t xml:space="preserve">. </w:t>
      </w:r>
    </w:p>
    <w:p w14:paraId="04BFD275" w14:textId="354D26E6" w:rsidR="002929F3" w:rsidRDefault="0030172A">
      <w:r>
        <w:fldChar w:fldCharType="end"/>
      </w:r>
    </w:p>
    <w:sectPr w:rsidR="002929F3" w:rsidSect="00241111">
      <w:pgSz w:w="11906" w:h="16838" w:code="9"/>
      <w:pgMar w:top="2155" w:right="1985" w:bottom="2155" w:left="1985" w:header="737" w:footer="737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E7EF4BD" w14:textId="77777777" w:rsidR="00987B01" w:rsidRDefault="00987B01" w:rsidP="00987B01">
      <w:pPr>
        <w:spacing w:after="0" w:line="240" w:lineRule="auto"/>
      </w:pPr>
      <w:r>
        <w:separator/>
      </w:r>
    </w:p>
  </w:endnote>
  <w:endnote w:type="continuationSeparator" w:id="0">
    <w:p w14:paraId="070C6A66" w14:textId="77777777" w:rsidR="00987B01" w:rsidRDefault="00987B01" w:rsidP="00987B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한양신명조"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HY신명조">
    <w:panose1 w:val="02030600000101010101"/>
    <w:charset w:val="81"/>
    <w:family w:val="roman"/>
    <w:pitch w:val="variable"/>
    <w:sig w:usb0="900002A7" w:usb1="29D77CF9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3C5AF06" w14:textId="77777777" w:rsidR="00987B01" w:rsidRDefault="00987B01" w:rsidP="00987B01">
      <w:pPr>
        <w:spacing w:after="0" w:line="240" w:lineRule="auto"/>
      </w:pPr>
      <w:r>
        <w:separator/>
      </w:r>
    </w:p>
  </w:footnote>
  <w:footnote w:type="continuationSeparator" w:id="0">
    <w:p w14:paraId="15AD7DD1" w14:textId="77777777" w:rsidR="00987B01" w:rsidRDefault="00987B01" w:rsidP="00987B01">
      <w:pPr>
        <w:spacing w:after="0" w:line="240" w:lineRule="auto"/>
      </w:pPr>
      <w:r>
        <w:continuationSeparator/>
      </w:r>
    </w:p>
  </w:footnote>
  <w:footnote w:id="1">
    <w:p w14:paraId="758E33DB" w14:textId="4D5DE43C" w:rsidR="007A659F" w:rsidRDefault="007A659F">
      <w:pPr>
        <w:pStyle w:val="a7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 xml:space="preserve">광주광역시 북구 </w:t>
      </w:r>
      <w:proofErr w:type="spellStart"/>
      <w:r>
        <w:rPr>
          <w:rFonts w:hint="eastAsia"/>
        </w:rPr>
        <w:t>용봉동</w:t>
      </w:r>
      <w:proofErr w:type="spellEnd"/>
      <w:r>
        <w:rPr>
          <w:rFonts w:hint="eastAsia"/>
        </w:rPr>
        <w:t xml:space="preserve"> 전남대학교</w:t>
      </w:r>
      <w:r>
        <w:t xml:space="preserve">, </w:t>
      </w:r>
      <w:r>
        <w:rPr>
          <w:rFonts w:hint="eastAsia"/>
        </w:rPr>
        <w:t>석사과정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FB3C35"/>
    <w:multiLevelType w:val="hybridMultilevel"/>
    <w:tmpl w:val="5B16D418"/>
    <w:lvl w:ilvl="0" w:tplc="33C6B4B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38913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9wvadw909raset0t1v9sflpesw9e9t0axt&quot;&gt;My EndNote Library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4&lt;/item&gt;&lt;/record-ids&gt;&lt;/item&gt;&lt;/Libraries&gt;"/>
  </w:docVars>
  <w:rsids>
    <w:rsidRoot w:val="00501C8A"/>
    <w:rsid w:val="00025F4C"/>
    <w:rsid w:val="000755EE"/>
    <w:rsid w:val="00080286"/>
    <w:rsid w:val="000B0FB0"/>
    <w:rsid w:val="000C1213"/>
    <w:rsid w:val="0011207E"/>
    <w:rsid w:val="001537A5"/>
    <w:rsid w:val="00185215"/>
    <w:rsid w:val="00187298"/>
    <w:rsid w:val="001C6C95"/>
    <w:rsid w:val="001C70B9"/>
    <w:rsid w:val="001D23F1"/>
    <w:rsid w:val="00240289"/>
    <w:rsid w:val="00241111"/>
    <w:rsid w:val="00254C98"/>
    <w:rsid w:val="002929F3"/>
    <w:rsid w:val="00294840"/>
    <w:rsid w:val="002B3F3D"/>
    <w:rsid w:val="002B6CB0"/>
    <w:rsid w:val="002C0C97"/>
    <w:rsid w:val="0030172A"/>
    <w:rsid w:val="003736A3"/>
    <w:rsid w:val="00375D9F"/>
    <w:rsid w:val="003B3932"/>
    <w:rsid w:val="00403016"/>
    <w:rsid w:val="00421AC3"/>
    <w:rsid w:val="00424D17"/>
    <w:rsid w:val="0044502C"/>
    <w:rsid w:val="004C3968"/>
    <w:rsid w:val="004D2789"/>
    <w:rsid w:val="004F7FCB"/>
    <w:rsid w:val="00501C8A"/>
    <w:rsid w:val="005054CE"/>
    <w:rsid w:val="00514ACD"/>
    <w:rsid w:val="0053577B"/>
    <w:rsid w:val="00554079"/>
    <w:rsid w:val="00577EF0"/>
    <w:rsid w:val="005E33EF"/>
    <w:rsid w:val="005F7AEE"/>
    <w:rsid w:val="00627769"/>
    <w:rsid w:val="0064300F"/>
    <w:rsid w:val="006436E5"/>
    <w:rsid w:val="00644A00"/>
    <w:rsid w:val="00656E3D"/>
    <w:rsid w:val="00666862"/>
    <w:rsid w:val="0067597E"/>
    <w:rsid w:val="006C723F"/>
    <w:rsid w:val="006D5CF6"/>
    <w:rsid w:val="007132E4"/>
    <w:rsid w:val="00752C7D"/>
    <w:rsid w:val="00787343"/>
    <w:rsid w:val="007A659F"/>
    <w:rsid w:val="007D52A6"/>
    <w:rsid w:val="00806D3D"/>
    <w:rsid w:val="00811F3A"/>
    <w:rsid w:val="008312DE"/>
    <w:rsid w:val="00851B0F"/>
    <w:rsid w:val="008872B5"/>
    <w:rsid w:val="00897978"/>
    <w:rsid w:val="009011C6"/>
    <w:rsid w:val="0096607B"/>
    <w:rsid w:val="009742E7"/>
    <w:rsid w:val="00987B01"/>
    <w:rsid w:val="00A04C98"/>
    <w:rsid w:val="00A05BFB"/>
    <w:rsid w:val="00A54D9A"/>
    <w:rsid w:val="00A558A3"/>
    <w:rsid w:val="00A55D95"/>
    <w:rsid w:val="00A72175"/>
    <w:rsid w:val="00AB3F2E"/>
    <w:rsid w:val="00AF6C3F"/>
    <w:rsid w:val="00B23E37"/>
    <w:rsid w:val="00B45AC9"/>
    <w:rsid w:val="00B82A67"/>
    <w:rsid w:val="00B9760D"/>
    <w:rsid w:val="00BB5E7F"/>
    <w:rsid w:val="00C00D89"/>
    <w:rsid w:val="00C31265"/>
    <w:rsid w:val="00C34FF7"/>
    <w:rsid w:val="00C82E72"/>
    <w:rsid w:val="00CF1044"/>
    <w:rsid w:val="00CF7C10"/>
    <w:rsid w:val="00D467C1"/>
    <w:rsid w:val="00D70620"/>
    <w:rsid w:val="00D72865"/>
    <w:rsid w:val="00D809BF"/>
    <w:rsid w:val="00D82D79"/>
    <w:rsid w:val="00D92D76"/>
    <w:rsid w:val="00DC1C69"/>
    <w:rsid w:val="00E03E32"/>
    <w:rsid w:val="00E07D24"/>
    <w:rsid w:val="00E35F89"/>
    <w:rsid w:val="00E858C4"/>
    <w:rsid w:val="00EF7905"/>
    <w:rsid w:val="00F23006"/>
    <w:rsid w:val="00F65F72"/>
    <w:rsid w:val="00F8730D"/>
    <w:rsid w:val="00FB36A4"/>
    <w:rsid w:val="00FB7F82"/>
    <w:rsid w:val="00FD2F4F"/>
    <w:rsid w:val="00FE2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8913"/>
    <o:shapelayout v:ext="edit">
      <o:idmap v:ext="edit" data="1"/>
    </o:shapelayout>
  </w:shapeDefaults>
  <w:decimalSymbol w:val="."/>
  <w:listSeparator w:val=","/>
  <w14:docId w14:val="6D175C72"/>
  <w15:chartTrackingRefBased/>
  <w15:docId w15:val="{7787B2E6-519A-42C1-B475-EEF8CDFB3C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87B01"/>
  </w:style>
  <w:style w:type="paragraph" w:styleId="a4">
    <w:name w:val="footer"/>
    <w:basedOn w:val="a"/>
    <w:link w:val="Char0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87B01"/>
  </w:style>
  <w:style w:type="paragraph" w:styleId="a5">
    <w:name w:val="List Paragraph"/>
    <w:basedOn w:val="a"/>
    <w:uiPriority w:val="34"/>
    <w:qFormat/>
    <w:rsid w:val="0011207E"/>
    <w:pPr>
      <w:ind w:leftChars="400" w:left="800"/>
    </w:pPr>
  </w:style>
  <w:style w:type="character" w:styleId="a6">
    <w:name w:val="Placeholder Text"/>
    <w:basedOn w:val="a0"/>
    <w:uiPriority w:val="99"/>
    <w:semiHidden/>
    <w:rsid w:val="00851B0F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2929F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929F3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2929F3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2929F3"/>
    <w:rPr>
      <w:rFonts w:ascii="맑은 고딕" w:eastAsia="맑은 고딕" w:hAnsi="맑은 고딕"/>
      <w:noProof/>
    </w:rPr>
  </w:style>
  <w:style w:type="paragraph" w:customStyle="1" w:styleId="1">
    <w:name w:val="제1절"/>
    <w:basedOn w:val="a"/>
    <w:rsid w:val="00241111"/>
    <w:pPr>
      <w:widowControl/>
      <w:wordWrap/>
      <w:autoSpaceDE/>
      <w:autoSpaceDN/>
      <w:snapToGrid w:val="0"/>
      <w:spacing w:after="0" w:line="312" w:lineRule="auto"/>
      <w:jc w:val="center"/>
    </w:pPr>
    <w:rPr>
      <w:rFonts w:ascii="한양신명조" w:eastAsia="한양신명조" w:hAnsi="한양신명조" w:cs="굴림"/>
      <w:b/>
      <w:bCs/>
      <w:color w:val="000000"/>
      <w:kern w:val="0"/>
      <w:sz w:val="28"/>
      <w:szCs w:val="28"/>
    </w:rPr>
  </w:style>
  <w:style w:type="paragraph" w:styleId="a7">
    <w:name w:val="footnote text"/>
    <w:basedOn w:val="a"/>
    <w:link w:val="Char1"/>
    <w:uiPriority w:val="99"/>
    <w:semiHidden/>
    <w:unhideWhenUsed/>
    <w:rsid w:val="007A659F"/>
    <w:pPr>
      <w:snapToGrid w:val="0"/>
      <w:jc w:val="left"/>
    </w:pPr>
  </w:style>
  <w:style w:type="character" w:customStyle="1" w:styleId="Char1">
    <w:name w:val="각주 텍스트 Char"/>
    <w:basedOn w:val="a0"/>
    <w:link w:val="a7"/>
    <w:uiPriority w:val="99"/>
    <w:semiHidden/>
    <w:rsid w:val="007A659F"/>
  </w:style>
  <w:style w:type="character" w:styleId="a8">
    <w:name w:val="footnote reference"/>
    <w:basedOn w:val="a0"/>
    <w:uiPriority w:val="99"/>
    <w:semiHidden/>
    <w:unhideWhenUsed/>
    <w:rsid w:val="007A659F"/>
    <w:rPr>
      <w:vertAlign w:val="superscript"/>
    </w:rPr>
  </w:style>
  <w:style w:type="paragraph" w:styleId="a9">
    <w:name w:val="endnote text"/>
    <w:basedOn w:val="a"/>
    <w:link w:val="Char2"/>
    <w:uiPriority w:val="99"/>
    <w:semiHidden/>
    <w:unhideWhenUsed/>
    <w:rsid w:val="007A659F"/>
    <w:pPr>
      <w:snapToGrid w:val="0"/>
      <w:jc w:val="left"/>
    </w:pPr>
  </w:style>
  <w:style w:type="character" w:customStyle="1" w:styleId="Char2">
    <w:name w:val="미주 텍스트 Char"/>
    <w:basedOn w:val="a0"/>
    <w:link w:val="a9"/>
    <w:uiPriority w:val="99"/>
    <w:semiHidden/>
    <w:rsid w:val="007A659F"/>
  </w:style>
  <w:style w:type="character" w:styleId="aa">
    <w:name w:val="endnote reference"/>
    <w:basedOn w:val="a0"/>
    <w:uiPriority w:val="99"/>
    <w:semiHidden/>
    <w:unhideWhenUsed/>
    <w:rsid w:val="007A659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1898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3DF50E-CDB9-4678-91C1-8FA6D1A5E6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5</Pages>
  <Words>3344</Words>
  <Characters>19065</Characters>
  <Application>Microsoft Office Word</Application>
  <DocSecurity>0</DocSecurity>
  <Lines>158</Lines>
  <Paragraphs>44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taeyoon</dc:creator>
  <cp:keywords/>
  <dc:description/>
  <cp:lastModifiedBy>Kim taeyoon</cp:lastModifiedBy>
  <cp:revision>2</cp:revision>
  <dcterms:created xsi:type="dcterms:W3CDTF">2020-09-28T19:35:00Z</dcterms:created>
  <dcterms:modified xsi:type="dcterms:W3CDTF">2020-09-28T19:35:00Z</dcterms:modified>
</cp:coreProperties>
</file>